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391E7B" w14:textId="30446F1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Nam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Journal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World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Jour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Gastrointesti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Surgery</w:t>
      </w:r>
    </w:p>
    <w:p w14:paraId="4C53163F" w14:textId="1CF660B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Manuscript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NO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1947</w:t>
      </w:r>
    </w:p>
    <w:p w14:paraId="2A894641" w14:textId="4D0D66FA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Manuscript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Type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</w:p>
    <w:p w14:paraId="6F58FD82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44025285" w14:textId="7100D7FF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treatment: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="00EF2802" w:rsidRPr="00D4619C">
        <w:rPr>
          <w:rFonts w:ascii="Book Antiqua" w:hAnsi="Book Antiqua" w:cs="Book Antiqua"/>
          <w:b/>
          <w:bCs/>
          <w:iCs/>
          <w:color w:val="000000"/>
          <w:lang w:eastAsia="zh-CN"/>
        </w:rPr>
        <w:t>A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b/>
          <w:bCs/>
          <w:i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analysis</w:t>
      </w:r>
    </w:p>
    <w:p w14:paraId="2824A08B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02FC160" w14:textId="494F0E59" w:rsidR="00A77B3E" w:rsidRPr="00D4619C" w:rsidRDefault="00E1156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Weng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CY </w:t>
      </w:r>
      <w:r w:rsidRPr="00D4619C">
        <w:rPr>
          <w:rFonts w:ascii="Book Antiqua" w:hAnsi="Book Antiqua" w:cs="Book Antiqua"/>
          <w:i/>
          <w:color w:val="000000"/>
          <w:lang w:eastAsia="zh-CN"/>
        </w:rPr>
        <w:t>et al</w:t>
      </w:r>
      <w:r w:rsidRPr="00D4619C">
        <w:rPr>
          <w:rFonts w:ascii="Book Antiqua" w:hAnsi="Book Antiqua" w:cs="Book Antiqua"/>
          <w:color w:val="000000"/>
          <w:lang w:eastAsia="zh-CN"/>
        </w:rPr>
        <w:t>. P</w:t>
      </w:r>
      <w:r w:rsidR="00BD37F9" w:rsidRPr="00D4619C">
        <w:rPr>
          <w:rFonts w:ascii="Book Antiqua" w:eastAsia="Book Antiqua" w:hAnsi="Book Antiqua" w:cs="Book Antiqua"/>
          <w:color w:val="000000"/>
        </w:rPr>
        <w:t>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</w:p>
    <w:p w14:paraId="631A4149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1477D51" w14:textId="4820C5CF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Chu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Y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n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E11569" w:rsidRPr="00D4619C">
        <w:rPr>
          <w:rFonts w:ascii="Book Antiqua" w:hAnsi="Book Antiqua" w:cs="Book Antiqua"/>
          <w:color w:val="000000"/>
          <w:lang w:eastAsia="zh-CN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a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E11569" w:rsidRPr="00D4619C">
        <w:rPr>
          <w:rFonts w:ascii="Book Antiqua" w:hAnsi="Book Antiqua" w:cs="Book Antiqua"/>
          <w:color w:val="000000"/>
          <w:lang w:eastAsia="zh-CN"/>
        </w:rPr>
        <w:t>Y</w:t>
      </w:r>
      <w:r w:rsidRPr="00D4619C">
        <w:rPr>
          <w:rFonts w:ascii="Book Antiqua" w:eastAsia="Book Antiqua" w:hAnsi="Book Antiqua" w:cs="Book Antiqua"/>
          <w:color w:val="000000"/>
        </w:rPr>
        <w:t>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uan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i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u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yu</w:t>
      </w:r>
    </w:p>
    <w:p w14:paraId="2E9F4034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E6ED213" w14:textId="4B7A9ED9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Chun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a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eng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ar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nterolog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5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6C7DF74F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7857012" w14:textId="62342FA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Cheng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="00DF670B" w:rsidRPr="00D4619C">
        <w:rPr>
          <w:rFonts w:ascii="Book Antiqua" w:hAnsi="Book Antiqua" w:cs="Book Antiqua"/>
          <w:b/>
          <w:bCs/>
          <w:color w:val="000000"/>
          <w:lang w:eastAsia="zh-CN"/>
        </w:rPr>
        <w:t>H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e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F670B" w:rsidRPr="00D4619C">
        <w:rPr>
          <w:rFonts w:ascii="Book Antiqua" w:eastAsia="Book Antiqua" w:hAnsi="Book Antiqua" w:cs="Book Antiqua"/>
          <w:color w:val="000000"/>
        </w:rPr>
        <w:t xml:space="preserve">Department of </w:t>
      </w:r>
      <w:r w:rsidRPr="00D4619C">
        <w:rPr>
          <w:rFonts w:ascii="Book Antiqua" w:eastAsia="Book Antiqua" w:hAnsi="Book Antiqua" w:cs="Book Antiqua"/>
          <w:color w:val="000000"/>
        </w:rPr>
        <w:t>Gastroenterolog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fil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rm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0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15294705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B96548B" w14:textId="436AFD7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Ming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="00DF670B" w:rsidRPr="00D4619C">
        <w:rPr>
          <w:rFonts w:ascii="Book Antiqua" w:hAnsi="Book Antiqua" w:cs="Book Antiqua"/>
          <w:b/>
          <w:bCs/>
          <w:color w:val="000000"/>
          <w:lang w:eastAsia="zh-CN"/>
        </w:rPr>
        <w:t>Y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Zhuang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in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5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01364E83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1B6EAE5D" w14:textId="4FCEAD6A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Jing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L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Xu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ar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S</w:t>
      </w:r>
      <w:r w:rsidRPr="00D4619C">
        <w:rPr>
          <w:rFonts w:ascii="Book Antiqua" w:eastAsia="Book Antiqua" w:hAnsi="Book Antiqua" w:cs="Book Antiqua"/>
          <w:color w:val="000000"/>
        </w:rPr>
        <w:t>urge</w:t>
      </w:r>
      <w:r w:rsidR="008A4C95">
        <w:rPr>
          <w:rFonts w:ascii="Book Antiqua" w:eastAsia="Book Antiqua" w:hAnsi="Book Antiqua" w:cs="Book Antiqua"/>
          <w:color w:val="000000"/>
        </w:rPr>
        <w:t>r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5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0023F72A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7ECDA8E9" w14:textId="71362FED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Bi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Lyu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ar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nterolog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fil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0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32D5E001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1FF5F74" w14:textId="5AEDCAA8" w:rsidR="00A77B3E" w:rsidRPr="00D4619C" w:rsidRDefault="00BD37F9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lastRenderedPageBreak/>
        <w:t>Autho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D6EF4" w:rsidRPr="00D4619C">
        <w:rPr>
          <w:rFonts w:ascii="Book Antiqua" w:eastAsia="Book Antiqua" w:hAnsi="Book Antiqua" w:cs="Book Antiqua"/>
          <w:color w:val="000000"/>
        </w:rPr>
        <w:t xml:space="preserve">Weng </w:t>
      </w:r>
      <w:r w:rsidRPr="00D4619C">
        <w:rPr>
          <w:rFonts w:ascii="Book Antiqua" w:eastAsia="Book Antiqua" w:hAnsi="Book Antiqua" w:cs="Book Antiqua"/>
          <w:color w:val="000000"/>
        </w:rPr>
        <w:t>C</w:t>
      </w:r>
      <w:r w:rsidR="00975E9B" w:rsidRPr="00D4619C">
        <w:rPr>
          <w:rFonts w:ascii="Book Antiqua" w:eastAsia="Book Antiqua" w:hAnsi="Book Antiqua" w:cs="Book Antiqua"/>
          <w:color w:val="000000"/>
        </w:rPr>
        <w:t>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9D6EF4" w:rsidRPr="00D4619C">
        <w:rPr>
          <w:rFonts w:ascii="Book Antiqua" w:eastAsia="Book Antiqua" w:hAnsi="Book Antiqua" w:cs="Book Antiqua"/>
          <w:color w:val="000000"/>
        </w:rPr>
        <w:t xml:space="preserve">He </w:t>
      </w:r>
      <w:r w:rsidRPr="00D4619C">
        <w:rPr>
          <w:rFonts w:ascii="Book Antiqua" w:eastAsia="Book Antiqua" w:hAnsi="Book Antiqua" w:cs="Book Antiqua"/>
          <w:color w:val="000000"/>
        </w:rPr>
        <w:t>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>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975E9B" w:rsidRPr="00D4619C">
        <w:rPr>
          <w:rFonts w:ascii="Book Antiqua" w:eastAsia="Book Antiqua" w:hAnsi="Book Antiqua" w:cs="Book Antiqua"/>
          <w:color w:val="000000"/>
        </w:rPr>
        <w:t xml:space="preserve">Zhuang </w:t>
      </w:r>
      <w:r w:rsidRPr="00D4619C">
        <w:rPr>
          <w:rFonts w:ascii="Book Antiqua" w:eastAsia="Book Antiqua" w:hAnsi="Book Antiqua" w:cs="Book Antiqua"/>
          <w:color w:val="000000"/>
        </w:rPr>
        <w:t>M</w:t>
      </w:r>
      <w:r w:rsidR="00975E9B" w:rsidRPr="00D4619C">
        <w:rPr>
          <w:rFonts w:ascii="Book Antiqua" w:eastAsia="Book Antiqua" w:hAnsi="Book Antiqua" w:cs="Book Antiqua"/>
          <w:color w:val="000000"/>
        </w:rPr>
        <w:t>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ro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raf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uscript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>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975E9B" w:rsidRPr="00D4619C">
        <w:rPr>
          <w:rFonts w:ascii="Book Antiqua" w:eastAsia="Book Antiqua" w:hAnsi="Book Antiqua" w:cs="Book Antiqua"/>
          <w:color w:val="000000"/>
        </w:rPr>
        <w:t xml:space="preserve">Xu </w:t>
      </w:r>
      <w:r w:rsidRPr="00D4619C">
        <w:rPr>
          <w:rFonts w:ascii="Book Antiqua" w:eastAsia="Book Antiqua" w:hAnsi="Book Antiqua" w:cs="Book Antiqua"/>
          <w:color w:val="000000"/>
        </w:rPr>
        <w:t>J</w:t>
      </w:r>
      <w:r w:rsidR="00975E9B" w:rsidRPr="00D4619C">
        <w:rPr>
          <w:rFonts w:ascii="Book Antiqua" w:eastAsia="Book Antiqua" w:hAnsi="Book Antiqua" w:cs="Book Antiqua"/>
          <w:color w:val="000000"/>
        </w:rPr>
        <w:t>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975E9B" w:rsidRPr="00D4619C">
        <w:rPr>
          <w:rFonts w:ascii="Book Antiqua" w:eastAsia="Book Antiqua" w:hAnsi="Book Antiqua" w:cs="Book Antiqua"/>
          <w:color w:val="000000"/>
        </w:rPr>
        <w:t>Lyu 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</w:t>
      </w:r>
      <w:r w:rsidR="008A4C95">
        <w:rPr>
          <w:rFonts w:ascii="Book Antiqua" w:eastAsia="Book Antiqua" w:hAnsi="Book Antiqua" w:cs="Book Antiqua"/>
          <w:color w:val="000000"/>
        </w:rPr>
        <w:t>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ibut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di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uscript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 xml:space="preserve">; </w:t>
      </w:r>
      <w:r w:rsidR="002D2627">
        <w:rPr>
          <w:rFonts w:ascii="Book Antiqua" w:hAnsi="Book Antiqua" w:cs="Book Antiqua"/>
          <w:color w:val="000000"/>
          <w:lang w:eastAsia="zh-CN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th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ro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uscript.</w:t>
      </w:r>
    </w:p>
    <w:p w14:paraId="678912F2" w14:textId="77777777" w:rsidR="00D702EB" w:rsidRPr="00D4619C" w:rsidRDefault="00D702EB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0A8BF49" w14:textId="77777777" w:rsidR="00D702EB" w:rsidRPr="00D4619C" w:rsidRDefault="00D702EB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hAnsi="Book Antiqua"/>
          <w:b/>
          <w:lang w:eastAsia="zh-CN"/>
        </w:rPr>
        <w:t>Supported by</w:t>
      </w:r>
      <w:r w:rsidRPr="00D4619C">
        <w:rPr>
          <w:rFonts w:ascii="Book Antiqua" w:hAnsi="Book Antiqua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 National Natural Science Foundation of China</w:t>
      </w:r>
      <w:r w:rsidRPr="00D4619C">
        <w:rPr>
          <w:rFonts w:ascii="Book Antiqua" w:hAnsi="Book Antiqua" w:cs="Book Antiqua"/>
          <w:color w:val="000000"/>
          <w:lang w:eastAsia="zh-CN"/>
        </w:rPr>
        <w:t>, N</w:t>
      </w:r>
      <w:r w:rsidRPr="00D4619C">
        <w:rPr>
          <w:rFonts w:ascii="Book Antiqua" w:eastAsia="Book Antiqua" w:hAnsi="Book Antiqua" w:cs="Book Antiqua"/>
          <w:color w:val="000000"/>
        </w:rPr>
        <w:t>o. 8177030774</w:t>
      </w:r>
      <w:r w:rsidRPr="00D4619C">
        <w:rPr>
          <w:rFonts w:ascii="Book Antiqua" w:hAnsi="Book Antiqua" w:cs="Book Antiqua"/>
          <w:color w:val="000000"/>
          <w:lang w:eastAsia="zh-CN"/>
        </w:rPr>
        <w:t>.</w:t>
      </w:r>
    </w:p>
    <w:p w14:paraId="782611E2" w14:textId="77777777" w:rsidR="00D702EB" w:rsidRPr="00D4619C" w:rsidRDefault="00D702EB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D6956CC" w14:textId="64B9359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Bi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Lyu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ar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nterolog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fil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ej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iversit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 xml:space="preserve">No. </w:t>
      </w:r>
      <w:r w:rsidRPr="00D4619C">
        <w:rPr>
          <w:rFonts w:ascii="Book Antiqua" w:eastAsia="Book Antiqua" w:hAnsi="Book Antiqua" w:cs="Book Antiqua"/>
          <w:color w:val="000000"/>
        </w:rPr>
        <w:t>5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oudi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oa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g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000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626E2" w:rsidRPr="00D4619C">
        <w:rPr>
          <w:rFonts w:ascii="Book Antiqua" w:hAnsi="Book Antiqua" w:cs="Book Antiqua"/>
          <w:color w:val="000000"/>
          <w:lang w:eastAsia="zh-CN"/>
        </w:rPr>
        <w:t xml:space="preserve">Zhejiang Province, </w:t>
      </w:r>
      <w:r w:rsidRPr="00D4619C">
        <w:rPr>
          <w:rFonts w:ascii="Book Antiqua" w:eastAsia="Book Antiqua" w:hAnsi="Book Antiqua" w:cs="Book Antiqua"/>
          <w:color w:val="000000"/>
        </w:rPr>
        <w:t>Chin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vbin@medmail.com.cn</w:t>
      </w:r>
    </w:p>
    <w:p w14:paraId="0D339A97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FBE5B77" w14:textId="69833DD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pte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</w:t>
      </w:r>
    </w:p>
    <w:p w14:paraId="14C79815" w14:textId="6EE1BA74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bCs/>
          <w:color w:val="000000"/>
          <w:lang w:eastAsia="zh-CN"/>
        </w:rPr>
        <w:t>December 9, 2021</w:t>
      </w:r>
    </w:p>
    <w:p w14:paraId="48222BC7" w14:textId="3FF32E6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2658AF" w:rsidRPr="00380E73">
        <w:rPr>
          <w:rFonts w:ascii="Book Antiqua" w:hAnsi="Book Antiqua" w:cs="Book Antiqua"/>
          <w:bCs/>
          <w:color w:val="000000"/>
          <w:lang w:eastAsia="zh-CN"/>
        </w:rPr>
        <w:t>February 16, 2022</w:t>
      </w:r>
    </w:p>
    <w:p w14:paraId="2A5FD8F9" w14:textId="77777777" w:rsidR="00380E73" w:rsidRPr="0007666E" w:rsidRDefault="00BD37F9" w:rsidP="00380E73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80E73">
        <w:rPr>
          <w:rFonts w:ascii="Book Antiqua" w:hAnsi="Book Antiqua"/>
          <w:color w:val="000000"/>
        </w:rPr>
        <w:t>March 27, 2022</w:t>
      </w:r>
    </w:p>
    <w:p w14:paraId="43452B26" w14:textId="13E6F3D6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  <w:sectPr w:rsidR="00A77B3E" w:rsidRPr="00D4619C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F953150" w14:textId="70570714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iCs/>
        </w:rPr>
      </w:pPr>
      <w:r w:rsidRPr="00D4619C">
        <w:rPr>
          <w:rFonts w:ascii="Book Antiqua" w:eastAsia="Book Antiqua" w:hAnsi="Book Antiqua" w:cs="Book Antiqua"/>
          <w:b/>
          <w:iCs/>
          <w:color w:val="000000"/>
        </w:rPr>
        <w:lastRenderedPageBreak/>
        <w:t>A</w:t>
      </w:r>
      <w:r w:rsidR="00DF670B" w:rsidRPr="00D4619C">
        <w:rPr>
          <w:rFonts w:ascii="Book Antiqua" w:eastAsia="Book Antiqua" w:hAnsi="Book Antiqua" w:cs="Book Antiqua"/>
          <w:b/>
          <w:iCs/>
          <w:color w:val="000000"/>
        </w:rPr>
        <w:t>bstract</w:t>
      </w:r>
    </w:p>
    <w:p w14:paraId="2991A21B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BACKGROUND</w:t>
      </w:r>
    </w:p>
    <w:p w14:paraId="5304A9B1" w14:textId="48C21154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shd w:val="clear" w:color="auto" w:fill="F7F8FA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monstr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nd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B3774F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B3774F">
        <w:rPr>
          <w:rFonts w:ascii="Book Antiqua" w:eastAsia="Book Antiqua" w:hAnsi="Book Antiqua" w:cs="Book Antiqua"/>
          <w:color w:val="000000"/>
        </w:rPr>
        <w:t xml:space="preserve"> w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B3774F">
        <w:rPr>
          <w:rFonts w:ascii="Book Antiqua" w:eastAsia="Book Antiqua" w:hAnsi="Book Antiqua" w:cs="Book Antiqua"/>
          <w:color w:val="000000"/>
        </w:rPr>
        <w:t xml:space="preserve"> 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B3774F">
        <w:rPr>
          <w:rFonts w:ascii="Book Antiqua" w:eastAsia="Book Antiqua" w:hAnsi="Book Antiqua" w:cs="Book Antiqua"/>
          <w:color w:val="000000"/>
        </w:rPr>
        <w:t xml:space="preserve"> 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now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74EEDADE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A4F6240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AIM</w:t>
      </w:r>
    </w:p>
    <w:p w14:paraId="2278DE6F" w14:textId="31F43A70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B3774F">
        <w:rPr>
          <w:rFonts w:ascii="Book Antiqua" w:eastAsia="Book Antiqua" w:hAnsi="Book Antiqua" w:cs="Book Antiqua"/>
          <w:color w:val="000000"/>
        </w:rPr>
        <w:t xml:space="preserve"> longer and shorter 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11FA101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4148B619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METHODS</w:t>
      </w:r>
    </w:p>
    <w:p w14:paraId="1D7EB234" w14:textId="32E1338D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PubM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Bas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brar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i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trials.gov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er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im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cond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ri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E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GERD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amete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tel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Haensz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xed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imari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i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.</w:t>
      </w:r>
    </w:p>
    <w:p w14:paraId="2087358E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7E1E590E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RESULTS</w:t>
      </w:r>
    </w:p>
    <w:p w14:paraId="6D4B716F" w14:textId="487C0E0E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ticipa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io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8.7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mo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ell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5%C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4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.1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1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3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7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8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]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2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7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.9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4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4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.4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4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9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9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.7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0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-</w:t>
      </w:r>
      <w:r w:rsidRPr="00D4619C">
        <w:rPr>
          <w:rFonts w:ascii="Book Antiqua" w:eastAsia="Book Antiqua" w:hAnsi="Book Antiqua" w:cs="Book Antiqua"/>
          <w:color w:val="000000"/>
        </w:rPr>
        <w:t>0.0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5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4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eastAsia="Book Antiqua" w:hAnsi="Book Antiqua" w:cs="Book Antiqua"/>
          <w:color w:val="000000"/>
        </w:rPr>
        <w:lastRenderedPageBreak/>
        <w:t xml:space="preserve">= </w:t>
      </w:r>
      <w:r w:rsidRPr="00D4619C">
        <w:rPr>
          <w:rFonts w:ascii="Book Antiqua" w:eastAsia="Book Antiqua" w:hAnsi="Book Antiqua" w:cs="Book Antiqua"/>
          <w:color w:val="000000"/>
        </w:rPr>
        <w:t>0.2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2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6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3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-</w:t>
      </w:r>
      <w:r w:rsidRPr="00D4619C">
        <w:rPr>
          <w:rFonts w:ascii="Book Antiqua" w:eastAsia="Book Antiqua" w:hAnsi="Book Antiqua" w:cs="Book Antiqua"/>
          <w:color w:val="000000"/>
        </w:rPr>
        <w:t>0.1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4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1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2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2%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2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5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.7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5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BE620D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nsitiv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es.</w:t>
      </w:r>
    </w:p>
    <w:p w14:paraId="024B9934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9410655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Cs/>
          <w:iCs/>
        </w:rPr>
      </w:pPr>
      <w:r w:rsidRPr="00D4619C">
        <w:rPr>
          <w:rFonts w:ascii="Book Antiqua" w:eastAsia="Book Antiqua" w:hAnsi="Book Antiqua" w:cs="Book Antiqua"/>
          <w:bCs/>
          <w:iCs/>
          <w:color w:val="000000"/>
        </w:rPr>
        <w:t>CONCLUSION</w:t>
      </w:r>
    </w:p>
    <w:p w14:paraId="3E9CA553" w14:textId="46557BB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vi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apeu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r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.</w:t>
      </w:r>
    </w:p>
    <w:p w14:paraId="1A7F45B5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1FA20174" w14:textId="2776CC29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Key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Words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E</w:t>
      </w:r>
      <w:r w:rsidRPr="00D4619C">
        <w:rPr>
          <w:rFonts w:ascii="Book Antiqua" w:eastAsia="Book Antiqua" w:hAnsi="Book Antiqua" w:cs="Book Antiqua"/>
          <w:color w:val="000000"/>
        </w:rPr>
        <w:t>ndoscop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M</w:t>
      </w:r>
      <w:r w:rsidRPr="00D4619C">
        <w:rPr>
          <w:rFonts w:ascii="Book Antiqua" w:eastAsia="Book Antiqua" w:hAnsi="Book Antiqua" w:cs="Book Antiqua"/>
          <w:color w:val="000000"/>
        </w:rPr>
        <w:t>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M</w:t>
      </w:r>
      <w:r w:rsidRPr="00D4619C">
        <w:rPr>
          <w:rFonts w:ascii="Book Antiqua" w:eastAsia="Book Antiqua" w:hAnsi="Book Antiqua" w:cs="Book Antiqua"/>
          <w:color w:val="000000"/>
        </w:rPr>
        <w:t>yotom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P</w:t>
      </w:r>
      <w:r w:rsidRPr="00D4619C">
        <w:rPr>
          <w:rFonts w:ascii="Book Antiqua" w:eastAsia="Book Antiqua" w:hAnsi="Book Antiqua" w:cs="Book Antiqua"/>
          <w:color w:val="000000"/>
        </w:rPr>
        <w:t>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G</w:t>
      </w:r>
      <w:r w:rsidR="00DF670B" w:rsidRPr="00D4619C">
        <w:rPr>
          <w:rFonts w:ascii="Book Antiqua" w:eastAsia="Book Antiqua" w:hAnsi="Book Antiqua" w:cs="Book Antiqua"/>
          <w:color w:val="000000"/>
        </w:rPr>
        <w:t>astroesophageal reflux disease</w:t>
      </w:r>
    </w:p>
    <w:p w14:paraId="251E8AAC" w14:textId="696C9EA6" w:rsidR="00A77B3E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70F3F6E" w14:textId="18272A48" w:rsidR="000C23C2" w:rsidRPr="00D4619C" w:rsidRDefault="000C23C2" w:rsidP="00D4619C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 w:hint="eastAsia"/>
          <w:b/>
          <w:color w:val="000000"/>
        </w:rPr>
        <w:t>©</w:t>
      </w:r>
      <w:r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 xml:space="preserve">Author(s) 2022. </w:t>
      </w:r>
      <w:r>
        <w:rPr>
          <w:rFonts w:ascii="Book Antiqua" w:eastAsia="Book Antiqua" w:hAnsi="Book Antiqua" w:cs="Book Antiqua"/>
          <w:color w:val="000000"/>
        </w:rPr>
        <w:t>Published by Baishideng Publishing Group Inc. All rights reserved.</w:t>
      </w:r>
    </w:p>
    <w:p w14:paraId="7E1C5CFF" w14:textId="77777777" w:rsidR="000C23C2" w:rsidRDefault="000C23C2" w:rsidP="00665A0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4527DFD6" w14:textId="25EC5E86" w:rsidR="00665A04" w:rsidRDefault="000C23C2" w:rsidP="00665A0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0" w:name="_Hlk86002783"/>
      <w:r>
        <w:rPr>
          <w:rFonts w:ascii="Book Antiqua" w:hAnsi="Book Antiqua" w:cs="Book Antiqua" w:hint="eastAsia"/>
          <w:b/>
          <w:color w:val="000000"/>
          <w:lang w:eastAsia="zh-CN"/>
        </w:rPr>
        <w:t>Citation:</w:t>
      </w:r>
      <w:bookmarkEnd w:id="0"/>
      <w:r w:rsidR="00BD37F9" w:rsidRPr="00D4619C">
        <w:rPr>
          <w:rFonts w:ascii="Book Antiqua" w:eastAsia="Book Antiqua" w:hAnsi="Book Antiqua" w:cs="Book Antiqua"/>
          <w:color w:val="000000"/>
        </w:rPr>
        <w:t>We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Zhu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X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J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y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B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reatment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analysi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02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2</w:t>
      </w:r>
      <w:r w:rsidR="00BD37F9" w:rsidRPr="00D4619C">
        <w:rPr>
          <w:rFonts w:ascii="Book Antiqua" w:eastAsia="Book Antiqua" w:hAnsi="Book Antiqua" w:cs="Book Antiqua"/>
          <w:color w:val="000000"/>
        </w:rPr>
        <w:t>;</w:t>
      </w:r>
      <w:r w:rsidR="00665A04" w:rsidRPr="00AE49BD">
        <w:rPr>
          <w:rFonts w:ascii="Book Antiqua" w:eastAsia="Book Antiqua" w:hAnsi="Book Antiqua" w:cs="Book Antiqua"/>
          <w:color w:val="000000"/>
        </w:rPr>
        <w:t xml:space="preserve"> 14(3): </w:t>
      </w:r>
      <w:r>
        <w:rPr>
          <w:rFonts w:ascii="Book Antiqua" w:eastAsia="Book Antiqua" w:hAnsi="Book Antiqua" w:cs="Book Antiqua"/>
          <w:color w:val="000000"/>
        </w:rPr>
        <w:t>247</w:t>
      </w:r>
      <w:r w:rsidR="00665A04" w:rsidRPr="00AE49BD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259</w:t>
      </w:r>
    </w:p>
    <w:p w14:paraId="25C2FAF2" w14:textId="487DE44C" w:rsidR="00665A04" w:rsidRDefault="00665A04" w:rsidP="00665A0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F4402E">
        <w:rPr>
          <w:rFonts w:ascii="Book Antiqua" w:eastAsia="Book Antiqua" w:hAnsi="Book Antiqua" w:cs="Book Antiqua"/>
          <w:b/>
          <w:bCs/>
          <w:color w:val="000000"/>
        </w:rPr>
        <w:t>URL</w:t>
      </w:r>
      <w:r w:rsidRPr="00AE49BD">
        <w:rPr>
          <w:rFonts w:ascii="Book Antiqua" w:eastAsia="Book Antiqua" w:hAnsi="Book Antiqua" w:cs="Book Antiqua"/>
          <w:color w:val="000000"/>
        </w:rPr>
        <w:t>: https://www.wjgnet.com/1948-9366/full/v14/i3/</w:t>
      </w:r>
      <w:r w:rsidR="000C23C2">
        <w:rPr>
          <w:rFonts w:ascii="Book Antiqua" w:eastAsia="Book Antiqua" w:hAnsi="Book Antiqua" w:cs="Book Antiqua"/>
          <w:color w:val="000000"/>
        </w:rPr>
        <w:t>247</w:t>
      </w:r>
      <w:r w:rsidRPr="00AE49BD">
        <w:rPr>
          <w:rFonts w:ascii="Book Antiqua" w:eastAsia="Book Antiqua" w:hAnsi="Book Antiqua" w:cs="Book Antiqua"/>
          <w:color w:val="000000"/>
        </w:rPr>
        <w:t xml:space="preserve">.htm  </w:t>
      </w:r>
    </w:p>
    <w:p w14:paraId="4421E676" w14:textId="05356FC1" w:rsidR="00665A04" w:rsidRPr="0007666E" w:rsidRDefault="00665A04" w:rsidP="00665A0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4402E">
        <w:rPr>
          <w:rFonts w:ascii="Book Antiqua" w:eastAsia="Book Antiqua" w:hAnsi="Book Antiqua" w:cs="Book Antiqua"/>
          <w:b/>
          <w:bCs/>
          <w:color w:val="000000"/>
        </w:rPr>
        <w:t>DOI</w:t>
      </w:r>
      <w:r w:rsidRPr="00AE49BD">
        <w:rPr>
          <w:rFonts w:ascii="Book Antiqua" w:eastAsia="Book Antiqua" w:hAnsi="Book Antiqua" w:cs="Book Antiqua"/>
          <w:color w:val="000000"/>
        </w:rPr>
        <w:t>: https://dx.doi.org/10.4240/wjgs.v14.i3.</w:t>
      </w:r>
      <w:r w:rsidR="000C23C2">
        <w:rPr>
          <w:rFonts w:ascii="Book Antiqua" w:eastAsia="Book Antiqua" w:hAnsi="Book Antiqua" w:cs="Book Antiqua"/>
          <w:color w:val="000000"/>
        </w:rPr>
        <w:t>247</w:t>
      </w:r>
    </w:p>
    <w:p w14:paraId="5587F7D5" w14:textId="639320D2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C3B79C6" w14:textId="119B8B6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Core</w:t>
      </w:r>
      <w:r w:rsidR="00184CAF" w:rsidRPr="00D4619C">
        <w:rPr>
          <w:rFonts w:ascii="Book Antiqua" w:eastAsia="Book Antiqua" w:hAnsi="Book Antiqua" w:cs="Book Antiqua"/>
          <w:b/>
          <w:bCs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Cs/>
          <w:color w:val="000000"/>
        </w:rPr>
        <w:t>Tip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nowledg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im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804E0C" w:rsidRPr="00D4619C">
        <w:rPr>
          <w:rFonts w:ascii="Book Antiqua" w:eastAsia="Book Antiqua" w:hAnsi="Book Antiqua" w:cs="Book Antiqua"/>
          <w:color w:val="000000"/>
        </w:rPr>
        <w:t xml:space="preserve"> peroral endoscopic 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a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apeu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r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.</w:t>
      </w:r>
    </w:p>
    <w:p w14:paraId="70BB8123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455FE3E" w14:textId="2B58AFD3" w:rsidR="00A77B3E" w:rsidRPr="00D4619C" w:rsidRDefault="00E811E8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BD37F9"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52078B55" w14:textId="55A40996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lang w:eastAsia="zh-CN"/>
        </w:rPr>
      </w:pP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t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vale</w:t>
      </w:r>
      <w:r w:rsidR="00E811E8" w:rsidRPr="00D4619C">
        <w:rPr>
          <w:rFonts w:ascii="Book Antiqua" w:eastAsia="Book Antiqua" w:hAnsi="Book Antiqua" w:cs="Book Antiqua"/>
          <w:color w:val="000000"/>
        </w:rPr>
        <w:t>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811E8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811E8" w:rsidRPr="00D4619C">
        <w:rPr>
          <w:rFonts w:ascii="Book Antiqua" w:eastAsia="Book Antiqua" w:hAnsi="Book Antiqua" w:cs="Book Antiqua"/>
          <w:color w:val="000000"/>
        </w:rPr>
        <w:t>approximat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811E8" w:rsidRPr="00D4619C">
        <w:rPr>
          <w:rFonts w:ascii="Book Antiqua" w:eastAsia="Book Antiqua" w:hAnsi="Book Antiqua" w:cs="Book Antiqua"/>
          <w:color w:val="000000"/>
        </w:rPr>
        <w:t>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811E8" w:rsidRPr="00D4619C">
        <w:rPr>
          <w:rFonts w:ascii="Book Antiqua" w:eastAsia="Book Antiqua" w:hAnsi="Book Antiqua" w:cs="Book Antiqua"/>
          <w:color w:val="000000"/>
        </w:rPr>
        <w:t>case/100</w:t>
      </w:r>
      <w:r w:rsidRPr="00D4619C">
        <w:rPr>
          <w:rFonts w:ascii="Book Antiqua" w:eastAsia="Book Antiqua" w:hAnsi="Book Antiqua" w:cs="Book Antiqua"/>
          <w:color w:val="000000"/>
        </w:rPr>
        <w:t>00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ul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hophysiolog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ord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olv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omple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ax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phinc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E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ai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istalsis</w:t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b2Vja3hzdGFlbnM8L0F1dGhvcj48WWVhcj4yMDE0PC9Z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</w:fldData>
        </w:fldChar>
      </w:r>
      <w:r w:rsidR="00E811E8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Cb2Vja3hzdGFlbnM8L0F1dGhvcj48WWVhcj4yMDE0PC9Z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</w:fldData>
        </w:fldChar>
      </w:r>
      <w:r w:rsidR="00E811E8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E811E8" w:rsidRPr="00D4619C">
        <w:rPr>
          <w:rFonts w:ascii="Book Antiqua" w:eastAsia="Book Antiqua" w:hAnsi="Book Antiqua" w:cs="Book Antiqua"/>
          <w:color w:val="000000"/>
        </w:rPr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E811E8" w:rsidRPr="00D4619C">
        <w:rPr>
          <w:rFonts w:ascii="Book Antiqua" w:eastAsia="Book Antiqua" w:hAnsi="Book Antiqua" w:cs="Book Antiqua"/>
          <w:color w:val="000000"/>
        </w:rPr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E811E8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]</w:t>
      </w:r>
      <w:r w:rsidR="00E811E8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ifestat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ri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ysphag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urgita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igh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s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rrent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tulinu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x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je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neu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l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par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H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WYWV6aTwvQXV0aG9yPjxZZWFyPjIwMjA8L1llYXI+PFJl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MzkzLTE0MTE8L3BhZ2VzPjx2b2x1bWU+MTE1PC92b2x1bWU+PG51bWJlcj45PC9udW1iZXI+PGVk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WYWV6aTwvQXV0aG9yPjxZZWFyPjIwMjA8L1llYXI+PFJl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MzkzLTE0MTE8L3BhZ2VzPjx2b2x1bWU+MTE1PC92b2x1bWU+PG51bWJlcj45PC9udW1iZXI+PGVk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5386C" w:rsidRPr="00D4619C">
        <w:rPr>
          <w:rFonts w:ascii="Book Antiqua" w:eastAsia="Book Antiqua" w:hAnsi="Book Antiqua" w:cs="Book Antiqua"/>
          <w:color w:val="000000"/>
        </w:rPr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05386C" w:rsidRPr="00D4619C">
        <w:rPr>
          <w:rFonts w:ascii="Book Antiqua" w:eastAsia="Book Antiqua" w:hAnsi="Book Antiqua" w:cs="Book Antiqua"/>
          <w:color w:val="000000"/>
        </w:rPr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]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agues</w:t>
      </w:r>
      <w:r w:rsidR="0000594B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F02BFC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Inoue&lt;/Author&gt;&lt;Year&gt;2010&lt;/Year&gt;&lt;RecNum&gt;426&lt;/RecNum&gt;&lt;DisplayText&gt;&lt;style face="superscript"&gt;[3]&lt;/style&gt;&lt;/DisplayText&gt;&lt;record&gt;&lt;rec-number&gt;426&lt;/rec-number&gt;&lt;foreign-keys&gt;&lt;key app="EN" db-id="tsdvtdf01fevd1eaaw0xssd75w9vz5est5zx" timestamp="1643180477"&gt;426&lt;/key&gt;&lt;/foreign-keys&gt;&lt;ref-type name="Journal Article"&gt;17&lt;/ref-type&gt;&lt;contributors&gt;&lt;authors&gt;&lt;author&gt;Inoue, H.&lt;/author&gt;&lt;author&gt;Minami, H.&lt;/author&gt;&lt;author&gt;Kobayashi, Y.&lt;/author&gt;&lt;author&gt;Sato, Y.&lt;/author&gt;&lt;author&gt;Kaga, M.&lt;/author&gt;&lt;author&gt;Suzuki, M.&lt;/author&gt;&lt;author&gt;Satodate, H.&lt;/author&gt;&lt;author&gt;Odaka, N.&lt;/author&gt;&lt;author&gt;Itoh, H.&lt;/author&gt;&lt;author&gt;Kudo, S.&lt;/author&gt;&lt;/authors&gt;&lt;/contributors&gt;&lt;auth-address&gt;Digestive Disease Center, Showa University Northern Yokohama Hospital, Yokohama 224-8503 Japan. haruinoue777@yahoo.co.jp&lt;/auth-address&gt;&lt;titles&gt;&lt;title&gt;Peroral endoscopic myotomy (POEM) for esophageal achalasi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65-71&lt;/pages&gt;&lt;volume&gt;42&lt;/volume&gt;&lt;number&gt;4&lt;/number&gt;&lt;edition&gt;2010/04/01&lt;/edition&gt;&lt;keywords&gt;&lt;keyword&gt;Adult&lt;/keyword&gt;&lt;keyword&gt;Esophageal Achalasia/*surgery&lt;/keyword&gt;&lt;keyword&gt;*Esophagoscopy&lt;/keyword&gt;&lt;keyword&gt;Esophagus/*surgery&lt;/keyword&gt;&lt;keyword&gt;Female&lt;/keyword&gt;&lt;keyword&gt;Humans&lt;/keyword&gt;&lt;keyword&gt;Male&lt;/keyword&gt;&lt;/keywords&gt;&lt;dates&gt;&lt;year&gt;2010&lt;/year&gt;&lt;pub-dates&gt;&lt;date&gt;Apr&lt;/date&gt;&lt;/pub-dates&gt;&lt;/dates&gt;&lt;isbn&gt;0013-726x&lt;/isbn&gt;&lt;accession-num&gt;20354937&lt;/accession-num&gt;&lt;urls&gt;&lt;/urls&gt;&lt;electronic-resource-num&gt;10.1055/s-0029-1244080&lt;/electronic-resource-num&gt;&lt;remote-database-provider&gt;NLM&lt;/remote-database-provider&gt;&lt;language&gt;eng&lt;/language&gt;&lt;/record&gt;&lt;/Cite&gt;&lt;/EndNote&gt;</w:instrText>
      </w:r>
      <w:r w:rsidR="0000594B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F02BF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]</w:t>
      </w:r>
      <w:r w:rsidR="0000594B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r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e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0%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ch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vel</w:t>
      </w:r>
      <w:r w:rsidR="009D0D96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im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as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apeu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order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WYWV6aTwvQXV0aG9yPjxZZWFyPjIwMjA8L1llYXI+PFJl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MzkzLTE0MTE8L3BhZ2VzPjx2b2x1bWU+MTE1PC92b2x1bWU+PG51bWJlcj45PC9udW1iZXI+PGVk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</w:fldData>
        </w:fldChar>
      </w:r>
      <w:r w:rsidR="001549F2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WYWV6aTwvQXV0aG9yPjxZZWFyPjIwMjA8L1llYXI+PFJl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</w:fldData>
        </w:fldChar>
      </w:r>
      <w:r w:rsidR="001549F2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1549F2" w:rsidRPr="00D4619C">
        <w:rPr>
          <w:rFonts w:ascii="Book Antiqua" w:eastAsia="Book Antiqua" w:hAnsi="Book Antiqua" w:cs="Book Antiqua"/>
          <w:color w:val="000000"/>
        </w:rPr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549F2" w:rsidRPr="00D4619C">
        <w:rPr>
          <w:rFonts w:ascii="Book Antiqua" w:eastAsia="Book Antiqua" w:hAnsi="Book Antiqua" w:cs="Book Antiqua"/>
          <w:color w:val="000000"/>
        </w:rPr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</w:t>
      </w:r>
      <w:r w:rsidR="001549F2" w:rsidRPr="00D4619C">
        <w:rPr>
          <w:rFonts w:ascii="Book Antiqua" w:hAnsi="Book Antiqua" w:cs="Book Antiqua"/>
          <w:noProof/>
          <w:color w:val="000000"/>
          <w:vertAlign w:val="superscript"/>
          <w:lang w:eastAsia="zh-CN"/>
        </w:rPr>
        <w:t>3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]</w: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d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9D0D96">
        <w:rPr>
          <w:rFonts w:ascii="Book Antiqua" w:eastAsia="Book Antiqua" w:hAnsi="Book Antiqua" w:cs="Book Antiqua"/>
          <w:color w:val="000000"/>
        </w:rPr>
        <w:t xml:space="preserve"> 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ie</w:t>
      </w:r>
      <w:r w:rsidR="009D0D96">
        <w:rPr>
          <w:rFonts w:ascii="Book Antiqua" w:eastAsia="Book Antiqua" w:hAnsi="Book Antiqua" w:cs="Book Antiqua"/>
          <w:color w:val="000000"/>
        </w:rPr>
        <w:t>v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ell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begin">
          <w:fldData xml:space="preserve">PEVuZE5vdGU+PENpdGU+PEF1dGhvcj5Jbm91ZTwvQXV0aG9yPjxZZWFyPjIwMTU8L1llYXI+PFJl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instrText xml:space="preserve"> ADDIN EN.CITE </w:instrText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begin">
          <w:fldData xml:space="preserve">PEVuZE5vdGU+PENpdGU+PEF1dGhvcj5Jbm91ZTwvQXV0aG9yPjxZZWFyPjIwMTU8L1llYXI+PFJl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instrText xml:space="preserve"> ADDIN EN.CITE.DATA </w:instrText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end"/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  <w:lang w:eastAsia="zh-CN"/>
        </w:rPr>
        <w:t>[4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  <w:lang w:eastAsia="zh-CN"/>
        </w:rPr>
        <w:t>-</w:t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  <w:lang w:eastAsia="zh-CN"/>
        </w:rPr>
        <w:t>7]</w:t>
      </w:r>
      <w:r w:rsidR="0005386C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t xml:space="preserve"> </w:t>
      </w:r>
    </w:p>
    <w:p w14:paraId="06790A8F" w14:textId="163C6026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  <w:lang w:eastAsia="zh-CN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echniqu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hanged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very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littl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sinc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introduction</w:t>
      </w:r>
      <w:r w:rsidR="001549F2" w:rsidRPr="00D4619C">
        <w:rPr>
          <w:rFonts w:ascii="Book Antiqua" w:eastAsia="Book Antiqua" w:hAnsi="Book Antiqua" w:cs="Book Antiqua"/>
          <w:color w:val="000000"/>
          <w:vertAlign w:val="superscript"/>
          <w:lang w:eastAsia="zh-CN"/>
        </w:rPr>
        <w:t>[3]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POEM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variabl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extent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rang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2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6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Meanwhile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previous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demonstrated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significanc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of</w:t>
      </w:r>
      <w:r w:rsidR="009D0D96">
        <w:rPr>
          <w:rFonts w:ascii="Book Antiqua" w:eastAsia="Book Antiqua" w:hAnsi="Book Antiqua" w:cs="Book Antiqua"/>
          <w:color w:val="000000"/>
          <w:lang w:eastAsia="zh-CN"/>
        </w:rPr>
        <w:t xml:space="preserve"> the extent of 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myotom</w:t>
      </w:r>
      <w:r w:rsidR="00AE51B1">
        <w:rPr>
          <w:rFonts w:ascii="Book Antiqua" w:eastAsia="Book Antiqua" w:hAnsi="Book Antiqua" w:cs="Book Antiqua"/>
          <w:color w:val="000000"/>
          <w:lang w:eastAsia="zh-CN"/>
        </w:rPr>
        <w:t>y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side</w:t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begin">
          <w:fldData xml:space="preserve">PEVuZE5vdGU+PENpdGU+PEF1dGhvcj5Jbm91ZTwvQXV0aG9yPjxZZWFyPjIwMjA8L1llYXI+PFJl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==
</w:fldData>
        </w:fldChar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instrText xml:space="preserve"> ADDIN EN.CITE </w:instrText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begin">
          <w:fldData xml:space="preserve">PEVuZE5vdGU+PENpdGU+PEF1dGhvcj5Jbm91ZTwvQXV0aG9yPjxZZWFyPjIwMjA8L1llYXI+PFJl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==
</w:fldData>
        </w:fldChar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instrText xml:space="preserve"> ADDIN EN.CITE.DATA </w:instrText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end"/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  <w:lang w:eastAsia="zh-CN"/>
        </w:rPr>
        <w:t>[8,9]</w:t>
      </w:r>
      <w:r w:rsidR="0005386C" w:rsidRPr="00D4619C">
        <w:rPr>
          <w:rFonts w:ascii="Book Antiqua" w:eastAsia="Book Antiqua" w:hAnsi="Book Antiqua" w:cs="Book Antiqua"/>
          <w:color w:val="000000"/>
          <w:lang w:eastAsia="zh-CN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lang w:eastAsia="zh-CN"/>
        </w:rPr>
        <w:t>cl</w:t>
      </w:r>
      <w:r w:rsidRPr="00D4619C">
        <w:rPr>
          <w:rFonts w:ascii="Book Antiqua" w:eastAsia="Book Antiqua" w:hAnsi="Book Antiqua" w:cs="Book Antiqua"/>
          <w:color w:val="000000"/>
        </w:rPr>
        <w:t>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eva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know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earche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s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op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ie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ears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TwvWWVhcj48UmVj
TnVtPjQyMzwvUmVjTnVtPjxEaXNwbGF5VGV4dD48c3R5bGUgZmFjZT0ic3VwZXJzY3JpcHQiPlsx
MF08L3N0eWxlPjwvRGlzcGxheVRleHQ+PHJlY29yZD48cmVjLW51bWJlcj40MjM8L3JlYy1udW1i
ZXI+PGZvcmVpZ24ta2V5cz48a2V5IGFwcD0iRU4iIGRiLWlkPSJ0c2R2dGRmMDFmZXZkMWVhYXcw
eHNzZDc1dzl2ejVlc3Q1engiIHRpbWVzdGFtcD0iMTY0MzE4MDE4MSI+NDIz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TwvWWVhcj48UmVj
TnVtPjQyMzwvUmVjTnVtPjxEaXNwbGF5VGV4dD48c3R5bGUgZmFjZT0ic3VwZXJzY3JpcHQiPlsx
MF08L3N0eWxlPjwvRGlzcGxheVRleHQ+PHJlY29yZD48cmVjLW51bWJlcj40MjM8L3JlYy1udW1i
ZXI+PGZvcmVpZ24ta2V5cz48a2V5IGFwcD0iRU4iIGRiLWlkPSJ0c2R2dGRmMDFmZXZkMWVhYXcw
eHNzZDc1dzl2ejVlc3Q1engiIHRpbWVzdGFtcD0iMTY0MzE4MDE4MSI+NDIz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05386C" w:rsidRPr="00D4619C">
        <w:rPr>
          <w:rFonts w:ascii="Book Antiqua" w:eastAsia="Book Antiqua" w:hAnsi="Book Antiqua" w:cs="Book Antiqua"/>
          <w:color w:val="000000"/>
        </w:rPr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05386C" w:rsidRPr="00D4619C">
        <w:rPr>
          <w:rFonts w:ascii="Book Antiqua" w:eastAsia="Book Antiqua" w:hAnsi="Book Antiqua" w:cs="Book Antiqua"/>
          <w:color w:val="000000"/>
        </w:rPr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0]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6C96B8C8" w14:textId="4AF74F13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is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terat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ck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rthermor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know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lit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.</w:t>
      </w:r>
    </w:p>
    <w:p w14:paraId="6D3BD0A2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ABFB9FC" w14:textId="5AA75FF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184CAF"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184CAF"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184EB804" w14:textId="5255B06B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ource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4D6743" w:rsidRPr="00D4619C">
        <w:rPr>
          <w:rFonts w:ascii="Book Antiqua" w:hAnsi="Book Antiqua" w:cs="Book Antiqua"/>
          <w:b/>
          <w:bCs/>
          <w:i/>
          <w:iCs/>
          <w:color w:val="000000"/>
          <w:lang w:eastAsia="zh-CN"/>
        </w:rPr>
        <w:t>s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earch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trategy</w:t>
      </w:r>
    </w:p>
    <w:p w14:paraId="1EF61F29" w14:textId="62989AF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r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fer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e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RISMA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guidelin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M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Bas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ienc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br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trials.gov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b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ev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sh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anu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cto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</w:t>
      </w:r>
      <w:r w:rsidR="00B84345" w:rsidRPr="00D4619C">
        <w:rPr>
          <w:rFonts w:ascii="Book Antiqua" w:eastAsia="宋体" w:hAnsi="Book Antiqua" w:cs="宋体"/>
          <w:color w:val="000000"/>
        </w:rPr>
        <w:t>,</w:t>
      </w:r>
      <w:r w:rsidR="00184CAF" w:rsidRPr="00D4619C">
        <w:rPr>
          <w:rFonts w:ascii="Book Antiqua" w:eastAsia="宋体" w:hAnsi="Book Antiqua" w:cs="宋体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ca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ma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05386C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Inoue&lt;/Author&gt;&lt;Year&gt;2010&lt;/Year&gt;&lt;RecNum&gt;426&lt;/RecNum&gt;&lt;DisplayText&gt;&lt;style face="superscript"&gt;[3]&lt;/style&gt;&lt;/DisplayText&gt;&lt;record&gt;&lt;rec-number&gt;426&lt;/rec-number&gt;&lt;foreign-keys&gt;&lt;key app="EN" db-id="tsdvtdf01fevd1eaaw0xssd75w9vz5est5zx" timestamp="1643180477"&gt;426&lt;/key&gt;&lt;/foreign-keys&gt;&lt;ref-type name="Journal Article"&gt;17&lt;/ref-type&gt;&lt;contributors&gt;&lt;authors&gt;&lt;author&gt;Inoue, H.&lt;/author&gt;&lt;author&gt;Minami, H.&lt;/author&gt;&lt;author&gt;Kobayashi, Y.&lt;/author&gt;&lt;author&gt;Sato, Y.&lt;/author&gt;&lt;author&gt;Kaga, M.&lt;/author&gt;&lt;author&gt;Suzuki, M.&lt;/author&gt;&lt;author&gt;Satodate, H.&lt;/author&gt;&lt;author&gt;Odaka, N.&lt;/author&gt;&lt;author&gt;Itoh, H.&lt;/author&gt;&lt;author&gt;Kudo, S.&lt;/author&gt;&lt;/authors&gt;&lt;/contributors&gt;&lt;auth-address&gt;Digestive Disease Center, Showa University Northern Yokohama Hospital, Yokohama 224-8503 Japan. haruinoue777@yahoo.co.jp&lt;/auth-address&gt;&lt;titles&gt;&lt;title&gt;Peroral endoscopic myotomy (POEM) for esophageal achalasi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65-71&lt;/pages&gt;&lt;volume&gt;42&lt;/volume&gt;&lt;number&gt;4&lt;/number&gt;&lt;edition&gt;2010/04/01&lt;/edition&gt;&lt;keywords&gt;&lt;keyword&gt;Adult&lt;/keyword&gt;&lt;keyword&gt;Esophageal Achalasia/*surgery&lt;/keyword&gt;&lt;keyword&gt;*Esophagoscopy&lt;/keyword&gt;&lt;keyword&gt;Esophagus/*surgery&lt;/keyword&gt;&lt;keyword&gt;Female&lt;/keyword&gt;&lt;keyword&gt;Humans&lt;/keyword&gt;&lt;keyword&gt;Male&lt;/keyword&gt;&lt;/keywords&gt;&lt;dates&gt;&lt;year&gt;2010&lt;/year&gt;&lt;pub-dates&gt;&lt;date&gt;Apr&lt;/date&gt;&lt;/pub-dates&gt;&lt;/dates&gt;&lt;isbn&gt;0013-726x&lt;/isbn&gt;&lt;accession-num&gt;20354937&lt;/accession-num&gt;&lt;urls&gt;&lt;/urls&gt;&lt;electronic-resource-num&gt;10.1055/s-0029-1244080&lt;/electronic-resource-num&gt;&lt;remote-database-provider&gt;NLM&lt;/remote-database-provider&gt;&lt;language&gt;eng&lt;/language&gt;&lt;/record&gt;&lt;/Cite&gt;&lt;/EndNote&gt;</w:instrTex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05386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]</w:t>
      </w:r>
      <w:r w:rsidR="0005386C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ngu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tri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glis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j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ading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MESH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r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ploy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F03881" w:rsidRPr="00D4619C">
        <w:rPr>
          <w:rFonts w:ascii="Book Antiqua" w:eastAsia="Book Antiqua" w:hAnsi="Book Antiqua" w:cs="Book Antiqua"/>
          <w:color w:val="000000"/>
        </w:rPr>
        <w:t>Achalasia’s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F03881" w:rsidRPr="00D4619C">
        <w:rPr>
          <w:rFonts w:ascii="Book Antiqua" w:eastAsia="Book Antiqua" w:hAnsi="Book Antiqua" w:cs="Book Antiqua"/>
          <w:color w:val="000000"/>
        </w:rPr>
        <w:t>Achalasia’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diospa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diospas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F03881" w:rsidRPr="00D4619C">
        <w:rPr>
          <w:rFonts w:ascii="Book Antiqua" w:eastAsia="Book Antiqua" w:hAnsi="Book Antiqua" w:cs="Book Antiqua"/>
          <w:color w:val="000000"/>
        </w:rPr>
        <w:t>Achalasia’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ga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er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s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igi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r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es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estigat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ependent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for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rac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repanc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ol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ensu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ussion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estigat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ra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uss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ni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th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l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i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su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RCT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63163A17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6BF6828" w14:textId="3F7540BD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election</w:t>
      </w:r>
    </w:p>
    <w:p w14:paraId="580BC4A2" w14:textId="2A077A6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Artic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t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igib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reen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for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epend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estigato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lab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ubl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blin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lus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iter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1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E</w:t>
      </w:r>
      <w:r w:rsidRPr="00D4619C">
        <w:rPr>
          <w:rFonts w:ascii="Book Antiqua" w:eastAsia="Book Antiqua" w:hAnsi="Book Antiqua" w:cs="Book Antiqua"/>
          <w:color w:val="000000"/>
        </w:rPr>
        <w:t>xperimen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P</w:t>
      </w:r>
      <w:r w:rsidRPr="00D4619C">
        <w:rPr>
          <w:rFonts w:ascii="Book Antiqua" w:eastAsia="Book Antiqua" w:hAnsi="Book Antiqua" w:cs="Book Antiqua"/>
          <w:color w:val="000000"/>
        </w:rPr>
        <w:t>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ngu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glish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and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3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ditoria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ries.</w:t>
      </w:r>
    </w:p>
    <w:p w14:paraId="56836F97" w14:textId="2803C976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amete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bta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a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1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T</w:t>
      </w:r>
      <w:r w:rsidRPr="00D4619C">
        <w:rPr>
          <w:rFonts w:ascii="Book Antiqua" w:eastAsia="Book Antiqua" w:hAnsi="Book Antiqua" w:cs="Book Antiqua"/>
          <w:color w:val="000000"/>
        </w:rPr>
        <w:t>r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eat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sig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mp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z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ear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>P</w:t>
      </w:r>
      <w:r w:rsidRPr="00D4619C">
        <w:rPr>
          <w:rFonts w:ascii="Book Antiqua" w:eastAsia="Book Antiqua" w:hAnsi="Book Antiqua" w:cs="Book Antiqua"/>
          <w:color w:val="000000"/>
        </w:rPr>
        <w:t>rim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0C66C7">
        <w:rPr>
          <w:rFonts w:ascii="Book Antiqua" w:eastAsia="Book Antiqua" w:hAnsi="Book Antiqua" w:cs="Book Antiqua"/>
          <w:i/>
          <w:iCs/>
          <w:color w:val="000000"/>
        </w:rPr>
        <w:t>i.e</w:t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3</w:t>
      </w:r>
      <w:r w:rsidRPr="00D4619C">
        <w:rPr>
          <w:rFonts w:ascii="Book Antiqua" w:eastAsia="Book Antiqua" w:hAnsi="Book Antiqua" w:cs="Book Antiqua"/>
          <w:color w:val="000000"/>
        </w:rPr>
        <w:t>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>S</w:t>
      </w:r>
      <w:r w:rsidRPr="00D4619C">
        <w:rPr>
          <w:rFonts w:ascii="Book Antiqua" w:eastAsia="Book Antiqua" w:hAnsi="Book Antiqua" w:cs="Book Antiqua"/>
          <w:color w:val="000000"/>
        </w:rPr>
        <w:t>econd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>(</w:t>
      </w:r>
      <w:r w:rsidRPr="00D4619C">
        <w:rPr>
          <w:rFonts w:ascii="Book Antiqua" w:eastAsia="Book Antiqua" w:hAnsi="Book Antiqua" w:cs="Book Antiqua"/>
          <w:color w:val="000000"/>
        </w:rPr>
        <w:t>i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>(</w:t>
      </w:r>
      <w:r w:rsidRPr="00D4619C">
        <w:rPr>
          <w:rFonts w:ascii="Book Antiqua" w:eastAsia="Book Antiqua" w:hAnsi="Book Antiqua" w:cs="Book Antiqua"/>
          <w:color w:val="000000"/>
        </w:rPr>
        <w:t>ii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cat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itis)</w:t>
      </w:r>
      <w:r w:rsidR="002D2627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iii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u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E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</w:t>
      </w:r>
      <w:r w:rsidR="002D2627">
        <w:rPr>
          <w:rFonts w:ascii="Book Antiqua" w:eastAsia="Book Antiqua" w:hAnsi="Book Antiqua" w:cs="Book Antiqua"/>
          <w:color w:val="000000"/>
        </w:rPr>
        <w:t>, 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iv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amete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0B5CCD8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2463799" w14:textId="0533E8F1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assessment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5ACFA3D9" w14:textId="1C9B7D8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“ris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ias”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wcastl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ttaw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a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NO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ploy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hodolog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RecNum&gt;0&lt;/RecNum&gt;&lt;Note&gt; Cochrane Handbook for Systematic Reviews of Interventions [Internet]. Available from https://training.cochrane.org/handbook&lt;/Note&gt;&lt;DisplayText&gt;&lt;style face="superscript"&gt;[11]&lt;/style&gt;&lt;/DisplayText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1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repanc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estigat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ol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ensu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cussion.</w:t>
      </w:r>
    </w:p>
    <w:p w14:paraId="6ACDAFA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FD94348" w14:textId="5CBC332D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tatistical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</w:p>
    <w:p w14:paraId="7CF70D46" w14:textId="7351CC59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a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RevMan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til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z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ra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rm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dd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io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s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5%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f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v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CIs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rm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spe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lo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s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²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&lt;0.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ide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ndboo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vent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hyperlink r:id="rId8" w:history="1">
        <w:r w:rsidRPr="00D4619C">
          <w:rPr>
            <w:rFonts w:ascii="Book Antiqua" w:eastAsia="Book Antiqua" w:hAnsi="Book Antiqua" w:cs="Book Antiqua"/>
            <w:color w:val="000000"/>
          </w:rPr>
          <w:t>https://training.cochrane.org/handbook</w:t>
        </w:r>
      </w:hyperlink>
      <w:r w:rsidRPr="00D4619C">
        <w:rPr>
          <w:rFonts w:ascii="Book Antiqua" w:eastAsia="Book Antiqua" w:hAnsi="Book Antiqua" w:cs="Book Antiqua"/>
          <w:color w:val="000000"/>
        </w:rPr>
        <w:t>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²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l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tegor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&lt;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0%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0</w:t>
      </w:r>
      <w:r w:rsidR="001549F2" w:rsidRPr="00D4619C">
        <w:rPr>
          <w:rFonts w:ascii="Book Antiqua" w:eastAsia="Book Antiqua" w:hAnsi="Book Antiqua" w:cs="Book Antiqua"/>
          <w:color w:val="000000"/>
        </w:rPr>
        <w:t>%-</w:t>
      </w:r>
      <w:r w:rsidRPr="00D4619C">
        <w:rPr>
          <w:rFonts w:ascii="Book Antiqua" w:eastAsia="Book Antiqua" w:hAnsi="Book Antiqua" w:cs="Book Antiqua"/>
          <w:color w:val="000000"/>
        </w:rPr>
        <w:t>50%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e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&gt;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0%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stant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&gt;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5%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2CC53AD4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56EAF5C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224A15D2" w14:textId="154AF21F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Patient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baseline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features</w:t>
      </w:r>
    </w:p>
    <w:p w14:paraId="0F33D203" w14:textId="76C0D2AD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color w:val="000000"/>
        </w:rPr>
        <w:t>Detai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le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l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veral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iti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lect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ul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plicat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ri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relev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stand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rd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17F19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olv</w:t>
      </w:r>
      <w:r w:rsidR="00317F19">
        <w:rPr>
          <w:rFonts w:ascii="Book Antiqua" w:eastAsia="Book Antiqua" w:hAnsi="Book Antiqua" w:cs="Book Antiqua"/>
          <w:color w:val="000000"/>
        </w:rPr>
        <w:t>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s</w:t>
      </w:r>
      <w:r w:rsidR="0072134A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DYW1pbGxlcmk8L0F1dGhvcj48WWVhcj4yMDIxPC9ZZWFy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</w:fldData>
        </w:fldChar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593B0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DYW1pbGxlcmk8L0F1dGhvcj48WWVhcj4yMDIxPC9ZZWFy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</w:fldData>
        </w:fldChar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593B0F" w:rsidRPr="00D4619C">
        <w:rPr>
          <w:rFonts w:ascii="Book Antiqua" w:eastAsia="Book Antiqua" w:hAnsi="Book Antiqua" w:cs="Book Antiqua"/>
          <w:color w:val="000000"/>
        </w:rPr>
      </w:r>
      <w:r w:rsidR="00593B0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2134A" w:rsidRPr="00D4619C">
        <w:rPr>
          <w:rFonts w:ascii="Book Antiqua" w:eastAsia="Book Antiqua" w:hAnsi="Book Antiqua" w:cs="Book Antiqua"/>
          <w:color w:val="000000"/>
        </w:rPr>
      </w:r>
      <w:r w:rsidR="0072134A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93B0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2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-</w:t>
      </w:r>
      <w:r w:rsidR="00593B0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17]</w:t>
      </w:r>
      <w:r w:rsidR="0072134A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FF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ver</w:t>
      </w:r>
      <w:r w:rsidR="00317F19">
        <w:rPr>
          <w:rFonts w:ascii="Book Antiqua" w:eastAsia="Book Antiqua" w:hAnsi="Book Antiqua" w:cs="Book Antiqua"/>
          <w:color w:val="000000"/>
        </w:rPr>
        <w:t>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4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i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eat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mmar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pi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u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g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x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17F19">
        <w:rPr>
          <w:rFonts w:ascii="Book Antiqua" w:eastAsia="Book Antiqua" w:hAnsi="Book Antiqua" w:cs="Book Antiqua"/>
          <w:color w:val="000000"/>
        </w:rPr>
        <w:t>S</w:t>
      </w:r>
      <w:r w:rsidRPr="00D4619C">
        <w:rPr>
          <w:rFonts w:ascii="Book Antiqua" w:eastAsia="Book Antiqua" w:hAnsi="Book Antiqua" w:cs="Book Antiqua"/>
          <w:color w:val="000000"/>
        </w:rPr>
        <w:t>oci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17F19">
        <w:rPr>
          <w:rFonts w:ascii="Book Antiqua" w:eastAsia="Book Antiqua" w:hAnsi="Book Antiqua" w:cs="Book Antiqua"/>
          <w:color w:val="000000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nesthesiologis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SA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assif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vio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ventions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dW1iaGFyaTwvQXV0aG9yPjxZZWFyPjIwMTU8L1llYXI+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dW1iaGFyaTwvQXV0aG9yPjxZZWFyPjIwMTU8L1llYXI+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8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ai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e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</w:t>
      </w:r>
      <w:r w:rsidR="00255A73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S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s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omac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omach.</w:t>
      </w:r>
    </w:p>
    <w:p w14:paraId="24195FCE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20C83D2" w14:textId="67B1B14C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success</w:t>
      </w:r>
    </w:p>
    <w:p w14:paraId="4529FB1C" w14:textId="1DC134B6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ckar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over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,</w:t>
      </w:r>
      <w:r w:rsidR="002978EE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5%C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4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.1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1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3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7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8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7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]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efor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.</w:t>
      </w:r>
      <w:r w:rsidR="00255A73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7693499E" w14:textId="170A39DC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F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ckar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uantit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riabl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7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8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7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3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7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0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vi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ckar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s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ckar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7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4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81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8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0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4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7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5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3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92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</w:p>
    <w:p w14:paraId="0B7C3A8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7DEC1FC" w14:textId="6EE89B6D" w:rsidR="00A77B3E" w:rsidRPr="00D4619C" w:rsidRDefault="00BD37F9" w:rsidP="00D4619C">
      <w:pPr>
        <w:spacing w:line="360" w:lineRule="auto"/>
        <w:jc w:val="both"/>
        <w:rPr>
          <w:rFonts w:ascii="Book Antiqua" w:hAnsi="Book Antiqua"/>
          <w:b/>
          <w:bCs/>
          <w:i/>
          <w:iCs/>
        </w:rPr>
      </w:pP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outcomes</w:t>
      </w:r>
    </w:p>
    <w:p w14:paraId="77C4B211" w14:textId="24A663C1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ime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9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3.1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.5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8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.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5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2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2.4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.28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</w:t>
      </w:r>
      <w:r w:rsidR="00CE093E"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7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0.6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.0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4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5.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6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8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4.0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78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bvious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676349">
        <w:rPr>
          <w:rFonts w:ascii="Book Antiqua" w:eastAsia="Book Antiqua" w:hAnsi="Book Antiqua" w:cs="Book Antiqua"/>
          <w:color w:val="000000"/>
        </w:rPr>
        <w:t>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(Figure 4)</w:t>
      </w:r>
      <w:r w:rsidRPr="00D4619C">
        <w:rPr>
          <w:rFonts w:ascii="Book Antiqua" w:eastAsia="Book Antiqua" w:hAnsi="Book Antiqua" w:cs="Book Antiqua"/>
          <w:color w:val="000000"/>
        </w:rPr>
        <w:t>.</w:t>
      </w:r>
    </w:p>
    <w:p w14:paraId="51605A55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FF027FE" w14:textId="708241F7" w:rsidR="00A77B3E" w:rsidRPr="00D4619C" w:rsidRDefault="001549F2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hAnsi="Book Antiqua" w:cs="Book Antiqua"/>
          <w:b/>
          <w:bCs/>
          <w:color w:val="000000"/>
          <w:lang w:eastAsia="zh-CN"/>
        </w:rPr>
        <w:t>L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ength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myotomy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volv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4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eta</w:t>
      </w:r>
      <w:r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analyz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8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4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roup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p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1.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1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1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m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8.4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1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8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0.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5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7.9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4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8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astro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lastRenderedPageBreak/>
        <w:t>2.4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7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.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8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6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ollow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val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bta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i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r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6.0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6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6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6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8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6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4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5.6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1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4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7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4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tudi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4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1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2.7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.7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pectively.</w:t>
      </w:r>
    </w:p>
    <w:p w14:paraId="50299372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B3B11D1" w14:textId="6EFE0717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Manometry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outcome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0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5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vidu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3.0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7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2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.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2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9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l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1.9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4.9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4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3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1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4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.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5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0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9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.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1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.4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6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3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1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5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.</w:t>
      </w:r>
    </w:p>
    <w:p w14:paraId="660A59D9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42750E6" w14:textId="627EC8DD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Integrated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b/>
          <w:bCs/>
          <w:color w:val="000000"/>
          <w:lang w:eastAsia="zh-CN"/>
        </w:rPr>
        <w:t>r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elaxatio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549F2" w:rsidRPr="00D4619C">
        <w:rPr>
          <w:rFonts w:ascii="Book Antiqua" w:hAnsi="Book Antiqua" w:cs="Book Antiqua"/>
          <w:b/>
          <w:bCs/>
          <w:color w:val="000000"/>
          <w:lang w:eastAsia="zh-CN"/>
        </w:rPr>
        <w:t>p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ressur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eastAsia="Book Antiqua" w:hAnsi="Book Antiqua" w:cs="Book Antiqua"/>
          <w:color w:val="000000"/>
        </w:rPr>
        <w:t>integrated relaxation pressure (IRP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r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vidu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1.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.5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1.0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l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.4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.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9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.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.4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s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.6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C51F16" w:rsidRPr="00D4619C">
        <w:rPr>
          <w:rFonts w:ascii="Book Antiqua" w:eastAsia="Book Antiqua" w:hAnsi="Book Antiqua" w:cs="Book Antiqua"/>
          <w:color w:val="000000"/>
        </w:rPr>
        <w:t>±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mH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pective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.</w:t>
      </w:r>
    </w:p>
    <w:p w14:paraId="34ECB40E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3575674" w14:textId="4E41ADEE" w:rsidR="00A77B3E" w:rsidRPr="00D4619C" w:rsidRDefault="00255A73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esophagiti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ou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differ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esophagit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(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1.2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BD37F9" w:rsidRPr="00D4619C">
        <w:rPr>
          <w:rFonts w:ascii="Book Antiqua" w:eastAsia="Book Antiqua" w:hAnsi="Book Antiqua" w:cs="Book Antiqua"/>
          <w:color w:val="000000"/>
        </w:rPr>
        <w:t>0.7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1.9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0.4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</w:t>
      </w:r>
      <w:r w:rsidR="00BD37F9"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D37F9"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9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0.7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BD37F9" w:rsidRPr="00D4619C">
        <w:rPr>
          <w:rFonts w:ascii="Book Antiqua" w:eastAsia="Book Antiqua" w:hAnsi="Book Antiqua" w:cs="Book Antiqua"/>
          <w:color w:val="000000"/>
        </w:rPr>
        <w:t>0.4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1.4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0.4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</w:t>
      </w:r>
      <w:r w:rsidR="00BD37F9"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D37F9"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1.91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BD37F9" w:rsidRPr="00D4619C">
        <w:rPr>
          <w:rFonts w:ascii="Book Antiqua" w:eastAsia="Book Antiqua" w:hAnsi="Book Antiqua" w:cs="Book Antiqua"/>
          <w:color w:val="000000"/>
        </w:rPr>
        <w:t>0.9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3.7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="00BD37F9" w:rsidRPr="00D4619C">
        <w:rPr>
          <w:rFonts w:ascii="Book Antiqua" w:eastAsia="Book Antiqua" w:hAnsi="Book Antiqua" w:cs="Book Antiqua"/>
          <w:color w:val="000000"/>
        </w:rPr>
        <w:t>0.0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</w:t>
      </w:r>
      <w:r w:rsidR="00BD37F9"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D37F9"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0%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lo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heterogene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oun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Henc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andom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fixed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mode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yiel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ident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resul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(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color w:val="000000"/>
        </w:rPr>
        <w:t>5A).</w:t>
      </w:r>
    </w:p>
    <w:p w14:paraId="77C45AE5" w14:textId="77777777" w:rsidR="001549F2" w:rsidRPr="00D4619C" w:rsidRDefault="001549F2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289C843F" w14:textId="329C7901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AE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ai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ath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rd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iz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-</w:t>
      </w:r>
      <w:r w:rsidRPr="00D4619C">
        <w:rPr>
          <w:rFonts w:ascii="Book Antiqua" w:eastAsia="Book Antiqua" w:hAnsi="Book Antiqua" w:cs="Book Antiqua"/>
          <w:color w:val="000000"/>
        </w:rPr>
        <w:t>0.0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5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4%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2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2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6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3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x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D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-</w:t>
      </w:r>
      <w:r w:rsidRPr="00D4619C">
        <w:rPr>
          <w:rFonts w:ascii="Book Antiqua" w:eastAsia="Book Antiqua" w:hAnsi="Book Antiqua" w:cs="Book Antiqua"/>
          <w:color w:val="000000"/>
        </w:rPr>
        <w:t>0.16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.4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.1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2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2%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B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1.25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2D2627">
        <w:rPr>
          <w:rFonts w:ascii="Book Antiqua" w:eastAsia="Book Antiqua" w:hAnsi="Book Antiqua" w:cs="Book Antiqua"/>
          <w:color w:val="000000"/>
        </w:rPr>
        <w:t xml:space="preserve">95%CI: </w:t>
      </w:r>
      <w:r w:rsidRPr="00D4619C">
        <w:rPr>
          <w:rFonts w:ascii="Book Antiqua" w:eastAsia="Book Antiqua" w:hAnsi="Book Antiqua" w:cs="Book Antiqua"/>
          <w:color w:val="000000"/>
        </w:rPr>
        <w:t>0.5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.7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= </w:t>
      </w:r>
      <w:r w:rsidRPr="00D4619C">
        <w:rPr>
          <w:rFonts w:ascii="Book Antiqua" w:eastAsia="Book Antiqua" w:hAnsi="Book Antiqua" w:cs="Book Antiqua"/>
          <w:color w:val="000000"/>
        </w:rPr>
        <w:t>0.5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Pr="00D4619C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%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ig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C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nsitiv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es.</w:t>
      </w:r>
    </w:p>
    <w:p w14:paraId="178A3224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BB24CF8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723FA147" w14:textId="65FABDB1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i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nding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roach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qu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e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qui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terogene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ro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rehens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nsitiv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ist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im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nding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i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cted.</w:t>
      </w:r>
    </w:p>
    <w:p w14:paraId="0E1B232C" w14:textId="68FA02BC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w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teg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aborators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Ortega&lt;/Author&gt;&lt;Year&gt;1980&lt;/Year&gt;&lt;RecNum&gt;435&lt;/RecNum&gt;&lt;DisplayText&gt;&lt;style face="superscript"&gt;[19]&lt;/style&gt;&lt;/DisplayText&gt;&lt;record&gt;&lt;rec-number&gt;435&lt;/rec-number&gt;&lt;foreign-keys&gt;&lt;key app="EN" db-id="tsdvtdf01fevd1eaaw0xssd75w9vz5est5zx" timestamp="1643181558"&gt;435&lt;/key&gt;&lt;/foreign-keys&gt;&lt;ref-type name="Journal Article"&gt;17&lt;/ref-type&gt;&lt;contributors&gt;&lt;authors&gt;&lt;author&gt;Ortega, J. A.&lt;/author&gt;&lt;author&gt;Madureri, V.&lt;/author&gt;&lt;author&gt;Perez, L.&lt;/author&gt;&lt;/authors&gt;&lt;/contributors&gt;&lt;titles&gt;&lt;title&gt;Endoscopic myotomy in the treatment of achalasia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8-10&lt;/pages&gt;&lt;volume&gt;26&lt;/volume&gt;&lt;number&gt;1&lt;/number&gt;&lt;edition&gt;1980/02/01&lt;/edition&gt;&lt;keywords&gt;&lt;keyword&gt;Animals&lt;/keyword&gt;&lt;keyword&gt;Dogs&lt;/keyword&gt;&lt;keyword&gt;Electrosurgery/*methods&lt;/keyword&gt;&lt;keyword&gt;Esophageal Achalasia&lt;/keyword&gt;&lt;keyword&gt;*Esophagoscopy&lt;/keyword&gt;&lt;keyword&gt;Follow-Up Studies&lt;/keyword&gt;&lt;keyword&gt;Humans&lt;/keyword&gt;&lt;keyword&gt;Surgical Instruments&lt;/keyword&gt;&lt;/keywords&gt;&lt;dates&gt;&lt;year&gt;1980&lt;/year&gt;&lt;pub-dates&gt;&lt;date&gt;Feb&lt;/date&gt;&lt;/pub-dates&gt;&lt;/dates&gt;&lt;isbn&gt;0016-5107 (Print)&amp;#xD;0016-5107&lt;/isbn&gt;&lt;accession-num&gt;7358270&lt;/accession-num&gt;&lt;urls&gt;&lt;/urls&gt;&lt;electronic-resource-num&gt;10.1016/s0016-5107(80)73249-2&lt;/electronic-resource-num&gt;&lt;remote-database-provider&gt;NLM&lt;/remote-database-provider&gt;&lt;language&gt;eng&lt;/language&gt;&lt;/record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9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ectrosurg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nif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til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sec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oset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ipul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ti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on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vertheles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r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rio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lication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andon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srich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aborators</w:t>
      </w:r>
      <w:r w:rsidR="00D15B1D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YXNyaWNoYTwvQXV0aG9yPjxZZWFyPjIwMDc8L1llYXI+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3NjEtNDwvcGFnZXM+PHZvbHVtZT4zOTwvdm9sdW1lPjxudW1iZXI+OTwvbnVt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</w:fldData>
        </w:fldChar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593B0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YXNyaWNoYTwvQXV0aG9yPjxZZWFyPjIwMDc8L1llYXI+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3NjEtNDwvcGFnZXM+PHZvbHVtZT4zOTwvdm9sdW1lPjxudW1iZXI+OTwvbnVt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</w:fldData>
        </w:fldChar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593B0F" w:rsidRPr="00D4619C">
        <w:rPr>
          <w:rFonts w:ascii="Book Antiqua" w:eastAsia="Book Antiqua" w:hAnsi="Book Antiqua" w:cs="Book Antiqua"/>
          <w:color w:val="000000"/>
        </w:rPr>
      </w:r>
      <w:r w:rsidR="00593B0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D15B1D" w:rsidRPr="00D4619C">
        <w:rPr>
          <w:rFonts w:ascii="Book Antiqua" w:eastAsia="Book Antiqua" w:hAnsi="Book Antiqua" w:cs="Book Antiqua"/>
          <w:color w:val="000000"/>
        </w:rPr>
      </w:r>
      <w:r w:rsidR="00D15B1D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93B0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0]</w:t>
      </w:r>
      <w:r w:rsidR="00D15B1D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0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A64C1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igs</w:t>
      </w:r>
      <w:r w:rsidR="003A64C1">
        <w:rPr>
          <w:rFonts w:ascii="Book Antiqua" w:eastAsia="Book Antiqua" w:hAnsi="Book Antiqua" w:cs="Book Antiqua"/>
          <w:color w:val="000000"/>
        </w:rPr>
        <w:t xml:space="preserve"> 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tiliz</w:t>
      </w:r>
      <w:r w:rsidR="003A64C1">
        <w:rPr>
          <w:rFonts w:ascii="Book Antiqua" w:eastAsia="Book Antiqua" w:hAnsi="Book Antiqua" w:cs="Book Antiqua"/>
          <w:color w:val="000000"/>
        </w:rPr>
        <w:t>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mucos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unn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aborators</w: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F02BFC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Inoue&lt;/Author&gt;&lt;Year&gt;2010&lt;/Year&gt;&lt;RecNum&gt;437&lt;/RecNum&gt;&lt;DisplayText&gt;&lt;style face="superscript"&gt;[3]&lt;/style&gt;&lt;/DisplayText&gt;&lt;record&gt;&lt;rec-number&gt;437&lt;/rec-number&gt;&lt;foreign-keys&gt;&lt;key app="EN" db-id="tsdvtdf01fevd1eaaw0xssd75w9vz5est5zx" timestamp="1643181685"&gt;437&lt;/key&gt;&lt;/foreign-keys&gt;&lt;ref-type name="Journal Article"&gt;17&lt;/ref-type&gt;&lt;contributors&gt;&lt;authors&gt;&lt;author&gt;Inoue, H.&lt;/author&gt;&lt;author&gt;Minami, H.&lt;/author&gt;&lt;author&gt;Kobayashi, Y.&lt;/author&gt;&lt;author&gt;Sato, Y.&lt;/author&gt;&lt;author&gt;Kaga, M.&lt;/author&gt;&lt;author&gt;Suzuki, M.&lt;/author&gt;&lt;author&gt;Satodate, H.&lt;/author&gt;&lt;author&gt;Odaka, N.&lt;/author&gt;&lt;author&gt;Itoh, H.&lt;/author&gt;&lt;author&gt;Kudo, S.&lt;/author&gt;&lt;/authors&gt;&lt;/contributors&gt;&lt;auth-address&gt;Digestive Disease Center, Showa University Northern Yokohama Hospital, Yokohama 224-8503 Japan. haruinoue777@yahoo.co.jp&lt;/auth-address&gt;&lt;titles&gt;&lt;title&gt;Peroral endoscopic myotomy (POEM) for esophageal achalasi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65-71&lt;/pages&gt;&lt;volume&gt;42&lt;/volume&gt;&lt;number&gt;4&lt;/number&gt;&lt;edition&gt;2010/04/01&lt;/edition&gt;&lt;keywords&gt;&lt;keyword&gt;Adult&lt;/keyword&gt;&lt;keyword&gt;Esophageal Achalasia/*surgery&lt;/keyword&gt;&lt;keyword&gt;*Esophagoscopy&lt;/keyword&gt;&lt;keyword&gt;Esophagus/*surgery&lt;/keyword&gt;&lt;keyword&gt;Female&lt;/keyword&gt;&lt;keyword&gt;Humans&lt;/keyword&gt;&lt;keyword&gt;Male&lt;/keyword&gt;&lt;/keywords&gt;&lt;dates&gt;&lt;year&gt;2010&lt;/year&gt;&lt;pub-dates&gt;&lt;date&gt;Apr&lt;/date&gt;&lt;/pub-dates&gt;&lt;/dates&gt;&lt;isbn&gt;0013-726x&lt;/isbn&gt;&lt;accession-num&gt;20354937&lt;/accession-num&gt;&lt;urls&gt;&lt;/urls&gt;&lt;electronic-resource-num&gt;10.1055/s-0029-1244080&lt;/electronic-resource-num&gt;&lt;remote-database-provider&gt;NLM&lt;/remote-database-provider&gt;&lt;language&gt;eng&lt;/language&gt;&lt;/record&gt;&lt;/Cite&gt;&lt;/EndNote&gt;</w:instrTex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F02BFC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]</w: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l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3A64C1">
        <w:rPr>
          <w:rFonts w:ascii="Book Antiqua" w:eastAsia="Book Antiqua" w:hAnsi="Book Antiqua" w:cs="Book Antiqua"/>
          <w:color w:val="000000"/>
        </w:rPr>
        <w:t>u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vidu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ei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ativ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de)</w:t>
      </w:r>
      <w:r w:rsidR="003A64C1">
        <w:rPr>
          <w:rFonts w:ascii="Book Antiqua" w:eastAsia="Book Antiqua" w:hAnsi="Book Antiqua" w:cs="Book Antiqua"/>
          <w:color w:val="000000"/>
        </w:rPr>
        <w:t xml:space="preserve"> 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6D6005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</w:t>
      </w:r>
      <w:r w:rsidR="006D6005">
        <w:rPr>
          <w:rFonts w:ascii="Book Antiqua" w:eastAsia="Book Antiqua" w:hAnsi="Book Antiqua" w:cs="Book Antiqua"/>
          <w:color w:val="000000"/>
        </w:rPr>
        <w:t>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6D6005">
        <w:rPr>
          <w:rFonts w:ascii="Book Antiqua" w:eastAsia="Book Antiqua" w:hAnsi="Book Antiqua" w:cs="Book Antiqua"/>
          <w:color w:val="000000"/>
        </w:rPr>
        <w:t>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dergoing</w:t>
      </w:r>
      <w:r w:rsidR="006D6005">
        <w:rPr>
          <w:rFonts w:ascii="Book Antiqua" w:eastAsia="Book Antiqua" w:hAnsi="Book Antiqua" w:cs="Book Antiqua"/>
          <w:color w:val="000000"/>
        </w:rPr>
        <w:t xml:space="preserve"> 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ag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mmen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&gt; 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ver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ndard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Jbm91ZTwvQXV0aG9yPjxZZWFyPjIwMTQ8L1llYXI+PFJl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Jbm91ZTwvQXV0aG9yPjxZZWFyPjIwMTQ8L1llYXI+PFJl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1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ide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erg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lity</w:t>
      </w:r>
      <w:r w:rsidR="006D6005">
        <w:rPr>
          <w:rFonts w:ascii="Book Antiqua" w:eastAsia="Book Antiqua" w:hAnsi="Book Antiqua" w:cs="Book Antiqua"/>
          <w:color w:val="000000"/>
        </w:rPr>
        <w:t xml:space="preserve"> and 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fer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apeu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6D6005">
        <w:rPr>
          <w:rFonts w:ascii="Book Antiqua" w:eastAsia="Book Antiqua" w:hAnsi="Book Antiqua" w:cs="Book Antiqua"/>
          <w:color w:val="000000"/>
        </w:rPr>
        <w:t xml:space="preserve"> 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g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Stavropoulos&lt;/Author&gt;&lt;Year&gt;2014&lt;/Year&gt;&lt;RecNum&gt;439&lt;/RecNum&gt;&lt;DisplayText&gt;&lt;style face="superscript"&gt;[22]&lt;/style&gt;&lt;/DisplayText&gt;&lt;record&gt;&lt;rec-number&gt;439&lt;/rec-number&gt;&lt;foreign-keys&gt;&lt;key app="EN" db-id="tsdvtdf01fevd1eaaw0xssd75w9vz5est5zx" timestamp="1643181834"&gt;439&lt;/key&gt;&lt;/foreign-keys&gt;&lt;ref-type name="Journal Article"&gt;17&lt;/ref-type&gt;&lt;contributors&gt;&lt;authors&gt;&lt;author&gt;Stavropoulos, S. N.&lt;/author&gt;&lt;author&gt;Desilets, D. J.&lt;/author&gt;&lt;author&gt;Fuchs, K. H.&lt;/author&gt;&lt;author&gt;Gostout, C. J.&lt;/author&gt;&lt;author&gt;Haber, G.&lt;/author&gt;&lt;author&gt;Inoue, H.&lt;/author&gt;&lt;author&gt;Kochman, M. L.&lt;/author&gt;&lt;author&gt;Modayil, R.&lt;/author&gt;&lt;author&gt;Savides, T.&lt;/author&gt;&lt;author&gt;Scott, D. J.&lt;/author&gt;&lt;author&gt;Swanstrom, L. L.&lt;/author&gt;&lt;author&gt;Vassiliou, M. C.&lt;/author&gt;&lt;/authors&gt;&lt;/contributors&gt;&lt;titles&gt;&lt;title&gt;Per-oral endoscopic myotomy white paper summary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1-15&lt;/pages&gt;&lt;volume&gt;80&lt;/volume&gt;&lt;number&gt;1&lt;/number&gt;&lt;edition&gt;2014/06/22&lt;/edition&gt;&lt;keywords&gt;&lt;keyword&gt;Cardia/*surgery&lt;/keyword&gt;&lt;keyword&gt;Contraindications&lt;/keyword&gt;&lt;keyword&gt;Esophageal Achalasia/diagnosis/*surgery&lt;/keyword&gt;&lt;keyword&gt;Humans&lt;/keyword&gt;&lt;keyword&gt;Natural Orifice Endoscopic Surgery/adverse effects/*methods&lt;/keyword&gt;&lt;keyword&gt;Treatment Outcome&lt;/keyword&gt;&lt;/keywords&gt;&lt;dates&gt;&lt;year&gt;2014&lt;/year&gt;&lt;pub-dates&gt;&lt;date&gt;Jul&lt;/date&gt;&lt;/pub-dates&gt;&lt;/dates&gt;&lt;isbn&gt;0016-5107&lt;/isbn&gt;&lt;accession-num&gt;24950639&lt;/accession-num&gt;&lt;urls&gt;&lt;/urls&gt;&lt;electronic-resource-num&gt;10.1016/j.gie.2014.04.014&lt;/electronic-resource-num&gt;&lt;remote-database-provider&gt;NLM&lt;/remote-database-provider&gt;&lt;language&gt;eng&lt;/language&gt;&lt;/record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2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mising</w:t>
      </w:r>
      <w:r w:rsidR="003A64C1">
        <w:rPr>
          <w:rFonts w:ascii="Book Antiqua" w:eastAsia="Book Antiqua" w:hAnsi="Book Antiqua" w:cs="Book Antiqua"/>
          <w:color w:val="000000"/>
        </w:rPr>
        <w:t xml:space="preserve"> in the 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pas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t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ilments</w:t>
      </w:r>
      <w:r w:rsidR="003A64C1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oi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dom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s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asivenes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ro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me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valesc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593B0F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Cho&lt;/Author&gt;&lt;Year&gt;2018&lt;/Year&gt;&lt;RecNum&gt;440&lt;/RecNum&gt;&lt;DisplayText&gt;&lt;style face="superscript"&gt;[23]&lt;/style&gt;&lt;/DisplayText&gt;&lt;record&gt;&lt;rec-number&gt;440&lt;/rec-number&gt;&lt;foreign-keys&gt;&lt;key app="EN" db-id="tsdvtdf01fevd1eaaw0xssd75w9vz5est5zx" timestamp="1643181897"&gt;440&lt;/key&gt;&lt;/foreign-keys&gt;&lt;ref-type name="Journal Article"&gt;17&lt;/ref-type&gt;&lt;contributors&gt;&lt;authors&gt;&lt;author&gt;Cho, Y. K.&lt;/author&gt;&lt;author&gt;Kim, S. H.&lt;/author&gt;&lt;/authors&gt;&lt;/contributors&gt;&lt;auth-address&gt;Division of Gastroenterology and Hepatology, Department of Internal Medicine, Eulji University College of Medicine, Seoul, Korea.&lt;/auth-address&gt;&lt;titles&gt;&lt;title&gt;Current Status of Peroral Endoscopic Myotomy&lt;/title&gt;&lt;secondary-title&gt;Clin Endosc&lt;/secondary-title&gt;&lt;alt-title&gt;Clinical endoscopy&lt;/alt-title&gt;&lt;/titles&gt;&lt;periodical&gt;&lt;full-title&gt;Clin Endosc&lt;/full-title&gt;&lt;abbr-1&gt;Clinical endoscopy&lt;/abbr-1&gt;&lt;/periodical&gt;&lt;alt-periodical&gt;&lt;full-title&gt;Clin Endosc&lt;/full-title&gt;&lt;abbr-1&gt;Clinical endoscopy&lt;/abbr-1&gt;&lt;/alt-periodical&gt;&lt;pages&gt;13-18&lt;/pages&gt;&lt;volume&gt;51&lt;/volume&gt;&lt;number&gt;1&lt;/number&gt;&lt;edition&gt;2018/02/06&lt;/edition&gt;&lt;keywords&gt;&lt;keyword&gt;Achalasia&lt;/keyword&gt;&lt;keyword&gt;Heller myotomy&lt;/keyword&gt;&lt;keyword&gt;Natural orifice transluminal endoscopic surgery&lt;/keyword&gt;&lt;keyword&gt;Peroral endoscopic myotomy&lt;/keyword&gt;&lt;/keywords&gt;&lt;dates&gt;&lt;year&gt;2018&lt;/year&gt;&lt;pub-dates&gt;&lt;date&gt;Jan&lt;/date&gt;&lt;/pub-dates&gt;&lt;/dates&gt;&lt;isbn&gt;2234-2400 (Print)&amp;#xD;2234-2400&lt;/isbn&gt;&lt;accession-num&gt;29397656&lt;/accession-num&gt;&lt;urls&gt;&lt;/urls&gt;&lt;custom2&gt;PMC5806926&lt;/custom2&gt;&lt;electronic-resource-num&gt;10.5946/ce.2017.165&lt;/electronic-resource-num&gt;&lt;remote-database-provider&gt;NLM&lt;/remote-database-provider&gt;&lt;language&gt;eng&lt;/language&gt;&lt;/record&gt;&lt;/Cite&gt;&lt;/EndNote&gt;</w:instrTex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93B0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3]</w:t>
      </w:r>
      <w:r w:rsidR="005F2373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over,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d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antag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v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HM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b25kczwvQXV0aG9yPjxZZWFyPjIwMTk8L1llYXI+PFJl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EzNC0xNDQ8L3BhZ2VzPjx2b2x1bWU+MzIyPC92b2x1bWU+PG51bWJlcj4yPC9u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Qb25kczwvQXV0aG9yPjxZZWFyPjIwMTk8L1llYXI+PFJl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EzNC0xNDQ8L3BhZ2VzPjx2b2x1bWU+MzIyPC92b2x1bWU+PG51bWJlcj4yPC9u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4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dom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s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ve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sib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oi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ne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esthe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lik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H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vol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J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section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YWhyaWxhczwvQXV0aG9yPjxZZWFyPjIwMTc8L1llYXI+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EyMDUtMTIxMTwvcGFnZXM+PHZvbHVt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YWhyaWxhczwvQXV0aG9yPjxZZWFyPjIwMTc8L1llYXI+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5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74018E" w:rsidRPr="00D4619C">
        <w:rPr>
          <w:rFonts w:ascii="Book Antiqua" w:hAnsi="Book Antiqua"/>
        </w:rPr>
        <w:t xml:space="preserve"> </w:t>
      </w:r>
    </w:p>
    <w:p w14:paraId="4221048F" w14:textId="067E09C6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lement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ldwi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ient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nteri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erior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ck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u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tial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er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ntel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ag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Germany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tamag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aborat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Italy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worke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H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n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a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lleagu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Japan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for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s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4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mi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ieved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2b24gUmVudGVsbjwvQXV0aG9yPjxZZWFyPjIwMTI8L1ll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NDExLTc8L3BhZ2VzPjx2b2x1bWU+MTA3PC92b2x1bWU+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wZXJpb2RpY2FsPjxhbHQt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hbHQtcGVyaW9kaWNhbD48cGFnZXM+ODI3LTMyPC9wYWdlcz48dm9sdW1lPjQ0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yOS0z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2b24gUmVudGVsbjwvQXV0aG9yPjxZZWFyPjIwMTI8L1ll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NDExLTc8L3BhZ2VzPjx2b2x1bWU+MTA3PC92b2x1bWU+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wZXJpb2RpY2FsPjxhbHQt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hbHQtcGVyaW9kaWNhbD48cGFnZXM+ODI3LTMyPC9wYWdlcz48dm9sdW1lPjQ0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yOS0z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6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-</w:t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29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op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ig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chniq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2b24gUmVudGVsbjwvQXV0aG9yPjxZZWFyPjIwMTI8L1ll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NDExLTc8L3BhZ2VzPjx2b2x1bWU+MTA3PC92b2x1bWU+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wZXJpb2RpY2FsPjxhbHQt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hbHQtcGVyaW9kaWNhbD48cGFnZXM+ODI3LTMyPC9wYWdlcz48dm9sdW1lPjQ0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yOS0z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</w:fldData>
        </w:fldChar>
      </w:r>
      <w:r w:rsidR="001549F2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2b24gUmVudGVsbjwvQXV0aG9yPjxZZWFyPjIwMTI8L1ll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NDExLTc8L3BhZ2VzPjx2b2x1bWU+MTA3PC92b2x1bWU+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wZXJpb2RpY2FsPjxhbHQtcGVyaW9kaWNhbD48ZnVsbC10aXRsZT5EaWcgTGl2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yOS0z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</w:fldData>
        </w:fldChar>
      </w:r>
      <w:r w:rsidR="001549F2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1549F2" w:rsidRPr="00D4619C">
        <w:rPr>
          <w:rFonts w:ascii="Book Antiqua" w:eastAsia="Book Antiqua" w:hAnsi="Book Antiqua" w:cs="Book Antiqua"/>
          <w:color w:val="000000"/>
        </w:rPr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1549F2" w:rsidRPr="00D4619C">
        <w:rPr>
          <w:rFonts w:ascii="Book Antiqua" w:eastAsia="Book Antiqua" w:hAnsi="Book Antiqua" w:cs="Book Antiqua"/>
          <w:color w:val="000000"/>
        </w:rPr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2</w:t>
      </w:r>
      <w:r w:rsidR="001549F2" w:rsidRPr="00D4619C">
        <w:rPr>
          <w:rFonts w:ascii="Book Antiqua" w:hAnsi="Book Antiqua" w:cs="Book Antiqua"/>
          <w:noProof/>
          <w:color w:val="000000"/>
          <w:vertAlign w:val="superscript"/>
          <w:lang w:eastAsia="zh-CN"/>
        </w:rPr>
        <w:t>1</w:t>
      </w:r>
      <w:r w:rsidR="001549F2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]</w:t>
      </w:r>
      <w:r w:rsidR="001549F2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6D6005">
        <w:rPr>
          <w:rFonts w:ascii="Book Antiqua" w:eastAsia="Book Antiqua" w:hAnsi="Book Antiqua" w:cs="Book Antiqua"/>
          <w:color w:val="000000"/>
        </w:rPr>
        <w:t xml:space="preserve"> 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nwhil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er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.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g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alth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dividuals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Gk8L0F1dGhvcj48WWVhcj4yMDEzPC9ZZWFyPjxSZWNO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aGk8L0F1dGhvcj48WWVhcj4yMDEzPC9ZZWFyPjxSZWNO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0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elin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ci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intest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e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SAGES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≥ </w:t>
      </w:r>
      <w:r w:rsidRPr="00D4619C">
        <w:rPr>
          <w:rFonts w:ascii="Book Antiqua" w:eastAsia="Book Antiqua" w:hAnsi="Book Antiqua" w:cs="Book Antiqua"/>
          <w:color w:val="000000"/>
        </w:rPr>
        <w:t>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GVmYW5pZGlzPC9BdXRob3I+PFllYXI+MjAxMjwvWWVh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TdGVmYW5pZGlzPC9BdXRob3I+PFllYXI+MjAxMjwvWWVh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1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efor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ypothes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gh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su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ffici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t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elior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licat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creas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ypothe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l</w:t>
      </w:r>
      <w:r w:rsidR="005F66B4" w:rsidRPr="00D4619C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xNTwvWWVhcj48UmVj
TnVtPjQ1MDwvUmVjTnVtPjxEaXNwbGF5VGV4dD48c3R5bGUgZmFjZT0ic3VwZXJzY3JpcHQiPlsx
MF08L3N0eWxlPjwvRGlzcGxheVRleHQ+PHJlY29yZD48cmVjLW51bWJlcj40NTA8L3JlYy1udW1i
ZXI+PGZvcmVpZ24ta2V5cz48a2V5IGFwcD0iRU4iIGRiLWlkPSJ0c2R2dGRmMDFmZXZkMWVhYXcw
eHNzZDc1dzl2ejVlc3Q1engiIHRpbWVzdGFtcD0iMTY0MzE4MzA0MSI+NDUw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F02BFC" w:rsidRPr="00D4619C">
        <w:rPr>
          <w:rFonts w:ascii="Book Antiqua" w:eastAsia="Book Antiqua" w:hAnsi="Book Antiqua" w:cs="Book Antiqua"/>
          <w:iCs/>
          <w:color w:val="000000"/>
        </w:rPr>
        <w:instrText xml:space="preserve"> ADDIN EN.CITE </w:instrText>
      </w:r>
      <w:r w:rsidR="00F02BFC" w:rsidRPr="00D4619C">
        <w:rPr>
          <w:rFonts w:ascii="Book Antiqua" w:eastAsia="Book Antiqua" w:hAnsi="Book Antiqua" w:cs="Book Antiqua"/>
          <w:iCs/>
          <w:color w:val="000000"/>
        </w:rPr>
        <w:fldChar w:fldCharType="begin">
          <w:fldData xml:space="preserve">PEVuZE5vdGU+PENpdGU+PEF1dGhvcj5XYW5nPC9BdXRob3I+PFllYXI+MjAxNTwvWWVhcj48UmVj
TnVtPjQ1MDwvUmVjTnVtPjxEaXNwbGF5VGV4dD48c3R5bGUgZmFjZT0ic3VwZXJzY3JpcHQiPlsx
MF08L3N0eWxlPjwvRGlzcGxheVRleHQ+PHJlY29yZD48cmVjLW51bWJlcj40NTA8L3JlYy1udW1i
ZXI+PGZvcmVpZ24ta2V5cz48a2V5IGFwcD0iRU4iIGRiLWlkPSJ0c2R2dGRmMDFmZXZkMWVhYXcw
eHNzZDc1dzl2ejVlc3Q1engiIHRpbWVzdGFtcD0iMTY0MzE4MzA0MSI+NDUw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F02BFC" w:rsidRPr="00D4619C">
        <w:rPr>
          <w:rFonts w:ascii="Book Antiqua" w:eastAsia="Book Antiqua" w:hAnsi="Book Antiqua" w:cs="Book Antiqua"/>
          <w:iCs/>
          <w:color w:val="000000"/>
        </w:rPr>
        <w:instrText xml:space="preserve"> ADDIN EN.CITE.DATA </w:instrText>
      </w:r>
      <w:r w:rsidR="00F02BFC" w:rsidRPr="00D4619C">
        <w:rPr>
          <w:rFonts w:ascii="Book Antiqua" w:eastAsia="Book Antiqua" w:hAnsi="Book Antiqua" w:cs="Book Antiqua"/>
          <w:iCs/>
          <w:color w:val="000000"/>
        </w:rPr>
      </w:r>
      <w:r w:rsidR="00F02BFC" w:rsidRPr="00D4619C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5F66B4" w:rsidRPr="00D4619C">
        <w:rPr>
          <w:rFonts w:ascii="Book Antiqua" w:eastAsia="Book Antiqua" w:hAnsi="Book Antiqua" w:cs="Book Antiqua"/>
          <w:iCs/>
          <w:color w:val="000000"/>
        </w:rPr>
      </w:r>
      <w:r w:rsidR="005F66B4" w:rsidRPr="00D4619C">
        <w:rPr>
          <w:rFonts w:ascii="Book Antiqua" w:eastAsia="Book Antiqua" w:hAnsi="Book Antiqua" w:cs="Book Antiqua"/>
          <w:iCs/>
          <w:color w:val="000000"/>
        </w:rPr>
        <w:fldChar w:fldCharType="separate"/>
      </w:r>
      <w:r w:rsidR="00F02BFC" w:rsidRPr="00D4619C">
        <w:rPr>
          <w:rFonts w:ascii="Book Antiqua" w:eastAsia="Book Antiqua" w:hAnsi="Book Antiqua" w:cs="Book Antiqua"/>
          <w:iCs/>
          <w:noProof/>
          <w:color w:val="000000"/>
          <w:vertAlign w:val="superscript"/>
        </w:rPr>
        <w:t>[10]</w:t>
      </w:r>
      <w:r w:rsidR="005F66B4" w:rsidRPr="00D4619C">
        <w:rPr>
          <w:rFonts w:ascii="Book Antiqua" w:eastAsia="Book Antiqua" w:hAnsi="Book Antiqua" w:cs="Book Antiqua"/>
          <w:iCs/>
          <w:color w:val="000000"/>
        </w:rPr>
        <w:fldChar w:fldCharType="end"/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derw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mucos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unn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aver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.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sc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nd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ver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.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m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mend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fficient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TwvWWVhcj48UmVj
TnVtPjQ1MDwvUmVjTnVtPjxEaXNwbGF5VGV4dD48c3R5bGUgZmFjZT0ic3VwZXJzY3JpcHQiPlsx
MF08L3N0eWxlPjwvRGlzcGxheVRleHQ+PHJlY29yZD48cmVjLW51bWJlcj40NTA8L3JlYy1udW1i
ZXI+PGZvcmVpZ24ta2V5cz48a2V5IGFwcD0iRU4iIGRiLWlkPSJ0c2R2dGRmMDFmZXZkMWVhYXcw
eHNzZDc1dzl2ejVlc3Q1engiIHRpbWVzdGFtcD0iMTY0MzE4MzA0MSI+NDUw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TwvWWVhcj48UmVj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3MjAtNzwvcGFnZXM+PHZvbHVtZT4yODwvdm9sdW1lPjxudW1i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0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07B8B6EC" w14:textId="201B1C9F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fir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fe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ell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gardl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fini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ho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ploy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ome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parit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ct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r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r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c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.</w:t>
      </w:r>
    </w:p>
    <w:p w14:paraId="544E2E76" w14:textId="6A2CEF76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Ano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t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b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Rösch&lt;/Author&gt;&lt;Year&gt;2017&lt;/Year&gt;&lt;RecNum&gt;451&lt;/RecNum&gt;&lt;DisplayText&gt;&lt;style face="superscript"&gt;[32]&lt;/style&gt;&lt;/DisplayText&gt;&lt;record&gt;&lt;rec-number&gt;451&lt;/rec-number&gt;&lt;foreign-keys&gt;&lt;key app="EN" db-id="tsdvtdf01fevd1eaaw0xssd75w9vz5est5zx" timestamp="1643183134"&gt;451&lt;/key&gt;&lt;/foreign-keys&gt;&lt;ref-type name="Journal Article"&gt;17&lt;/ref-type&gt;&lt;contributors&gt;&lt;authors&gt;&lt;author&gt;Rösch, T.&lt;/author&gt;&lt;author&gt;Repici, A.&lt;/author&gt;&lt;author&gt;Boeckxstaens, G.&lt;/author&gt;&lt;/authors&gt;&lt;/contributors&gt;&lt;auth-address&gt;Department of Interdisciplinary Endoscopy, University Hospital Hamburg-Eppendorf, Germany.&amp;#xD;Digestive Endoscopy Unit, Division of Gastroenterology, Humanitas Research Hospital, Milan, Italy.&amp;#xD;Department of Gastroenterology, University Hospital Leuven, Leuven, Belgium.&lt;/auth-address&gt;&lt;titles&gt;&lt;title&gt;Will Reflux Kill POEM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625-628&lt;/pages&gt;&lt;volume&gt;49&lt;/volume&gt;&lt;number&gt;7&lt;/number&gt;&lt;edition&gt;2017/06/29&lt;/edition&gt;&lt;keywords&gt;&lt;keyword&gt;Esophageal Achalasia&lt;/keyword&gt;&lt;keyword&gt;*Esophageal Sphincter, Lower&lt;/keyword&gt;&lt;keyword&gt;Esophagitis, Peptic&lt;/keyword&gt;&lt;keyword&gt;*Gastroesophageal Reflux&lt;/keyword&gt;&lt;keyword&gt;Humans&lt;/keyword&gt;&lt;/keywords&gt;&lt;dates&gt;&lt;year&gt;2017&lt;/year&gt;&lt;pub-dates&gt;&lt;date&gt;Jul&lt;/date&gt;&lt;/pub-dates&gt;&lt;/dates&gt;&lt;isbn&gt;0013-726x&lt;/isbn&gt;&lt;accession-num&gt;28658688&lt;/accession-num&gt;&lt;urls&gt;&lt;/urls&gt;&lt;electronic-resource-num&gt;10.1055/s-0043-112490&lt;/electronic-resource-num&gt;&lt;remote-database-provider&gt;NLM&lt;/remote-database-provider&gt;&lt;language&gt;eng&lt;/language&gt;&lt;/record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2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ch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inem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ttemp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cre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dd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l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n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ircu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scle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jwvWWVhcj48UmVj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TwvYWJici0xPjwvcGVyaW9kaWNhbD48YWx0LXBlcmlvZGljYWw+PGZ1bGwtdGl0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XYW5nPC9BdXRob3I+PFllYXI+MjAxNjwvWWVhcj48UmVj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TwvYWJici0xPjwvcGVyaW9kaWNhbD48YWx0LXBlcmlvZGljYWw+PGZ1bGwtdGl0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3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ndoplication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/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&lt;EndNote&gt;&lt;Cite&gt;&lt;Author&gt;Tyberg&lt;/Author&gt;&lt;Year&gt;2018&lt;/Year&gt;&lt;RecNum&gt;453&lt;/RecNum&gt;&lt;DisplayText&gt;&lt;style face="superscript"&gt;[34]&lt;/style&gt;&lt;/DisplayText&gt;&lt;record&gt;&lt;rec-number&gt;453&lt;/rec-number&gt;&lt;foreign-keys&gt;&lt;key app="EN" db-id="tsdvtdf01fevd1eaaw0xssd75w9vz5est5zx" timestamp="1643183267"&gt;453&lt;/key&gt;&lt;/foreign-keys&gt;&lt;ref-type name="Journal Article"&gt;17&lt;/ref-type&gt;&lt;contributors&gt;&lt;authors&gt;&lt;author&gt;Tyberg, A.&lt;/author&gt;&lt;author&gt;Choi, A.&lt;/author&gt;&lt;author&gt;Gaidhane, M.&lt;/author&gt;&lt;author&gt;Kahaleh, M.&lt;/author&gt;&lt;/authors&gt;&lt;/contributors&gt;&lt;auth-address&gt;Rutgers Robert Wood Johnson Medical School, Rutgers, The State University of New Jersey, New Brunswick, NJ USA.&lt;/auth-address&gt;&lt;titles&gt;&lt;title&gt;Transoral incisional fundoplication for reflux after peroral endoscopic myotomy: a crucial addition to our arsenal&lt;/title&gt;&lt;secondary-title&gt;Endosc Int Open&lt;/secondary-title&gt;&lt;alt-title&gt;Endoscopy international open&lt;/alt-title&gt;&lt;/titles&gt;&lt;periodical&gt;&lt;full-title&gt;Endosc Int Open&lt;/full-title&gt;&lt;abbr-1&gt;Endoscopy international open&lt;/abbr-1&gt;&lt;/periodical&gt;&lt;alt-periodical&gt;&lt;full-title&gt;Endosc Int Open&lt;/full-title&gt;&lt;abbr-1&gt;Endoscopy international open&lt;/abbr-1&gt;&lt;/alt-periodical&gt;&lt;pages&gt;E549-e552&lt;/pages&gt;&lt;volume&gt;6&lt;/volume&gt;&lt;number&gt;5&lt;/number&gt;&lt;edition&gt;2018/05/15&lt;/edition&gt;&lt;dates&gt;&lt;year&gt;2018&lt;/year&gt;&lt;pub-dates&gt;&lt;date&gt;May&lt;/date&gt;&lt;/pub-dates&gt;&lt;/dates&gt;&lt;isbn&gt;2364-3722 (Print)&amp;#xD;2196-9736&lt;/isbn&gt;&lt;accession-num&gt;29756011&lt;/accession-num&gt;&lt;urls&gt;&lt;/urls&gt;&lt;custom2&gt;PMC5943699 Scientific, Fujinon, EMcision, Xlumena Inc., W.L. Gore, MaunaKea, Apollo Endosurgery, Cook Endoscopy, ASPIRE Bariatrics, GI Dynamics, NinePoint Medical, Merit Medical, Olympus and MI Tech. He is a consultant for Boston Scientific, Xlumena Inc., Concordia Laboratories Inc, ABBvie, and MaunaKea Tech. All other authors have no conflicts of interest to report. Dr. Amy Tyberg is a consultant for EndoGastric solutions.&lt;/custom2&gt;&lt;electronic-resource-num&gt;10.1055/a-0584-6802&lt;/electronic-resource-num&gt;&lt;remote-database-provider&gt;NLM&lt;/remote-database-provider&gt;&lt;language&gt;eng&lt;/language&gt;&lt;/record&gt;&lt;/Cite&gt;&lt;/EndNote&gt;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4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mi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myotomy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Jbm91ZTwvQXV0aG9yPjxZZWFyPjIwMTg8L1llYXI+PFJl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Jbm91ZTwvQXV0aG9yPjxZZWFyPjIwMTg8L1llYXI+PFJl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5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un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GEJ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it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s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’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7C39A3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ZWl0ZWxiYXVtPC9BdXRob3I+PFllYXI+MjAxNjwvWWVh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</w:fldData>
        </w:fldChar>
      </w:r>
      <w:r w:rsidR="00994ADD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994ADD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UZWl0ZWxiYXVtPC9BdXRob3I+PFllYXI+MjAxNjwvWWVh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</w:fldData>
        </w:fldChar>
      </w:r>
      <w:r w:rsidR="00994ADD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994ADD" w:rsidRPr="00D4619C">
        <w:rPr>
          <w:rFonts w:ascii="Book Antiqua" w:eastAsia="Book Antiqua" w:hAnsi="Book Antiqua" w:cs="Book Antiqua"/>
          <w:color w:val="000000"/>
        </w:rPr>
      </w:r>
      <w:r w:rsidR="00994ADD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C39A3" w:rsidRPr="00D4619C">
        <w:rPr>
          <w:rFonts w:ascii="Book Antiqua" w:eastAsia="Book Antiqua" w:hAnsi="Book Antiqua" w:cs="Book Antiqua"/>
          <w:color w:val="000000"/>
        </w:rPr>
      </w:r>
      <w:r w:rsidR="007C39A3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994ADD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6,37]</w:t>
      </w:r>
      <w:r w:rsidR="007C39A3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or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rv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haryng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gament</w: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Bd2FpejwvQXV0aG9yPjxZZWFyPjIwMTc8L1llYXI+PFJl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</w:fldData>
        </w:fldChar>
      </w:r>
      <w:r w:rsidR="005550AF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Bd2FpejwvQXV0aG9yPjxZZWFyPjIwMTc8L1llYXI+PFJl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</w:fldData>
        </w:fldChar>
      </w:r>
      <w:r w:rsidR="005550AF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5550AF" w:rsidRPr="00D4619C">
        <w:rPr>
          <w:rFonts w:ascii="Book Antiqua" w:eastAsia="Book Antiqua" w:hAnsi="Book Antiqua" w:cs="Book Antiqua"/>
          <w:color w:val="000000"/>
        </w:rPr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5550AF" w:rsidRPr="00D4619C">
        <w:rPr>
          <w:rFonts w:ascii="Book Antiqua" w:eastAsia="Book Antiqua" w:hAnsi="Book Antiqua" w:cs="Book Antiqua"/>
          <w:color w:val="000000"/>
        </w:rPr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550A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38,39]</w: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s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E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</w:p>
    <w:p w14:paraId="56593D95" w14:textId="4B25B184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Rega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lti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chniq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oc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</w:t>
      </w:r>
      <w:r w:rsidR="00D4619C" w:rsidRPr="00D4619C">
        <w:rPr>
          <w:rFonts w:ascii="Book Antiqua" w:eastAsia="Book Antiqua" w:hAnsi="Book Antiqua" w:cs="Book Antiqua"/>
          <w:color w:val="000000"/>
        </w:rPr>
        <w:t xml:space="preserve">&lt; </w:t>
      </w:r>
      <w:r w:rsidRPr="00D4619C">
        <w:rPr>
          <w:rFonts w:ascii="Book Antiqua" w:eastAsia="Book Antiqua" w:hAnsi="Book Antiqua" w:cs="Book Antiqua"/>
          <w:color w:val="000000"/>
        </w:rPr>
        <w:t>1%)</w: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YWl0by1DaGF2ZXo8L0F1dGhvcj48WWVhcj4yMDE3PC9Z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</w:fldData>
        </w:fldChar>
      </w:r>
      <w:r w:rsidR="005550AF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IYWl0by1DaGF2ZXo8L0F1dGhvcj48WWVhcj4yMDE3PC9Z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</w:fldData>
        </w:fldChar>
      </w:r>
      <w:r w:rsidR="005550AF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5550AF" w:rsidRPr="00D4619C">
        <w:rPr>
          <w:rFonts w:ascii="Book Antiqua" w:eastAsia="Book Antiqua" w:hAnsi="Book Antiqua" w:cs="Book Antiqua"/>
          <w:color w:val="000000"/>
        </w:rPr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5550AF" w:rsidRPr="00D4619C">
        <w:rPr>
          <w:rFonts w:ascii="Book Antiqua" w:eastAsia="Book Antiqua" w:hAnsi="Book Antiqua" w:cs="Book Antiqua"/>
          <w:color w:val="000000"/>
        </w:rPr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5550AF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40,41]</w:t>
      </w:r>
      <w:r w:rsidR="005550AF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esting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u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de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iz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l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s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rienc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o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389C595E" w14:textId="0D5D2F22" w:rsidR="00A77B3E" w:rsidRPr="00D4619C" w:rsidRDefault="00BD37F9" w:rsidP="00D4619C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mitation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rs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u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r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iev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s.</w:t>
      </w:r>
      <w:r w:rsidR="00184CAF" w:rsidRPr="00D4619C">
        <w:rPr>
          <w:rFonts w:ascii="Book Antiqua" w:eastAsia="Book Antiqua" w:hAnsi="Book Antiqua" w:cs="Book Antiqua"/>
          <w:color w:val="000000"/>
          <w:shd w:val="clear" w:color="auto" w:fill="F7F8FA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lthoug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du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gro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str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x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i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e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z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ul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cond,</w:t>
      </w:r>
      <w:r w:rsidR="00184CAF" w:rsidRPr="00D4619C">
        <w:rPr>
          <w:rFonts w:ascii="Book Antiqua" w:eastAsia="Book Antiqua" w:hAnsi="Book Antiqua" w:cs="Book Antiqua"/>
          <w:color w:val="000000"/>
          <w:shd w:val="clear" w:color="auto" w:fill="F7F8FA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r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R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r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ough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mptom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pa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weve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u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terature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dW1iaGFyaTwvQXV0aG9yPjxZZWFyPjIwMTU8L1llYXI+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 </w:instrTex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begin">
          <w:fldData xml:space="preserve">PEVuZE5vdGU+PENpdGU+PEF1dGhvcj5LdW1iaGFyaTwvQXV0aG9yPjxZZWFyPjIwMTU8L1llYXI+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</w:fldData>
        </w:fldChar>
      </w:r>
      <w:r w:rsidR="0074018E" w:rsidRPr="00D4619C">
        <w:rPr>
          <w:rFonts w:ascii="Book Antiqua" w:eastAsia="Book Antiqua" w:hAnsi="Book Antiqua" w:cs="Book Antiqua"/>
          <w:color w:val="000000"/>
        </w:rPr>
        <w:instrText xml:space="preserve"> ADDIN EN.CITE.DATA </w:instrText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="0074018E" w:rsidRPr="00D4619C">
        <w:rPr>
          <w:rFonts w:ascii="Book Antiqua" w:eastAsia="Book Antiqua" w:hAnsi="Book Antiqua" w:cs="Book Antiqua"/>
          <w:color w:val="000000"/>
        </w:rPr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separate"/>
      </w:r>
      <w:r w:rsidR="0074018E" w:rsidRPr="00D4619C">
        <w:rPr>
          <w:rFonts w:ascii="Book Antiqua" w:eastAsia="Book Antiqua" w:hAnsi="Book Antiqua" w:cs="Book Antiqua"/>
          <w:noProof/>
          <w:color w:val="000000"/>
          <w:vertAlign w:val="superscript"/>
        </w:rPr>
        <w:t>[18]</w:t>
      </w:r>
      <w:r w:rsidR="0074018E" w:rsidRPr="00D4619C">
        <w:rPr>
          <w:rFonts w:ascii="Book Antiqua" w:eastAsia="Book Antiqua" w:hAnsi="Book Antiqua" w:cs="Book Antiqua"/>
          <w:color w:val="000000"/>
        </w:rPr>
        <w:fldChar w:fldCharType="end"/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clusi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gh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commende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am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c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ev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typ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urt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ative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611D35A0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89F2A18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4D1EB4EF" w14:textId="7034D61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clus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ant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u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e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ul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tri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a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u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c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pecif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fini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ture</w:t>
      </w:r>
      <w:r w:rsidR="00255A73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r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mp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z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ation</w:t>
      </w:r>
      <w:r w:rsidR="00DA1CE3">
        <w:rPr>
          <w:rFonts w:ascii="Book Antiqua" w:eastAsia="Book Antiqua" w:hAnsi="Book Antiqua" w:cs="Book Antiqua"/>
          <w:color w:val="000000"/>
        </w:rPr>
        <w:t xml:space="preserve"> 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rran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alu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.</w:t>
      </w:r>
    </w:p>
    <w:p w14:paraId="2E1002FA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74EF59B" w14:textId="4A99731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184CAF"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D4619C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6B310B68" w14:textId="6FE46616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538F754A" w14:textId="2113D196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D4619C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  <w:shd w:val="clear" w:color="auto" w:fill="F7F8FA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monstr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</w:p>
    <w:p w14:paraId="41936FEC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0399AFB" w14:textId="070462CB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673A7758" w14:textId="36061DC0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nd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A1CE3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now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u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vi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</w:p>
    <w:p w14:paraId="490164E0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587D385" w14:textId="38FD7BA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56CA6F9B" w14:textId="0448474A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du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2F28626E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B54D6A0" w14:textId="4FCD0748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40BA8899" w14:textId="23B0301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ubMe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ienc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brar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trials.go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MB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b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ar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lev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</w:t>
      </w:r>
      <w:r w:rsidR="00DA1CE3">
        <w:rPr>
          <w:rFonts w:ascii="Book Antiqua" w:eastAsia="Book Antiqua" w:hAnsi="Book Antiqua" w:cs="Book Antiqua"/>
          <w:color w:val="000000"/>
        </w:rPr>
        <w:t>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.</w:t>
      </w:r>
    </w:p>
    <w:p w14:paraId="4F173291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47FBCE79" w14:textId="6031DFE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222CE415" w14:textId="459A966E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up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mil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cell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iveness.</w:t>
      </w:r>
      <w:r w:rsidR="00255A73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uc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istic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gnifica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c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E</w:t>
      </w:r>
      <w:r w:rsidR="00F03881">
        <w:rPr>
          <w:rFonts w:ascii="Book Antiqua" w:eastAsia="Book Antiqua" w:hAnsi="Book Antiqua" w:cs="Book Antiqua"/>
          <w:color w:val="000000"/>
        </w:rPr>
        <w:t>’</w:t>
      </w:r>
      <w:r w:rsidRPr="00D4619C">
        <w:rPr>
          <w:rFonts w:ascii="Book Antiqua" w:eastAsia="Book Antiqua" w:hAnsi="Book Antiqua" w:cs="Book Antiqua"/>
          <w:color w:val="000000"/>
        </w:rPr>
        <w:t>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lu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ospi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eeding</w:t>
      </w:r>
      <w:r w:rsidR="00B46AEE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twe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w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s.</w:t>
      </w:r>
    </w:p>
    <w:p w14:paraId="2F36B13A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039CF5E" w14:textId="6D03E6CA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24D52610" w14:textId="2D573C7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antag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2021F048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10BC409" w14:textId="2677B51F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184CAF" w:rsidRPr="00D4619C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4B6C6ADB" w14:textId="1CDCABCD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Fut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D4619C" w:rsidRPr="00D4619C">
        <w:rPr>
          <w:rFonts w:ascii="Book Antiqua" w:hAnsi="Book Antiqua" w:cs="Book Antiqua"/>
          <w:color w:val="000000"/>
          <w:lang w:eastAsia="zh-CN"/>
        </w:rPr>
        <w:t>r</w:t>
      </w:r>
      <w:r w:rsidR="00D4619C" w:rsidRPr="00D4619C">
        <w:rPr>
          <w:rFonts w:ascii="Book Antiqua" w:eastAsia="Book Antiqua" w:hAnsi="Book Antiqua" w:cs="Book Antiqua"/>
          <w:color w:val="000000"/>
        </w:rPr>
        <w:t>andomized clinical trial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u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termi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et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nef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a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ea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</w:p>
    <w:p w14:paraId="194C2861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21710B53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REFERENCES</w:t>
      </w:r>
    </w:p>
    <w:p w14:paraId="576B1595" w14:textId="0C4A947F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Boeckxstaen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E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aninot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ich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83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9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87109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s014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736(13)6065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]</w:t>
      </w:r>
    </w:p>
    <w:p w14:paraId="4227D4AA" w14:textId="4D9E577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Vaez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MF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dolfi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adlapat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e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vit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eline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agno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age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15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9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4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277345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4309/ajg.0000000000000731]</w:t>
      </w:r>
    </w:p>
    <w:p w14:paraId="0D1647F1" w14:textId="1ABC62C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bayas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g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zuk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d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dak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o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7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35493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2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244080]</w:t>
      </w:r>
    </w:p>
    <w:p w14:paraId="2AD29549" w14:textId="0A90D784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ked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okomic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bayas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i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ri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0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Coll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21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6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20663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jamcollsurg.2015.03.057]</w:t>
      </w:r>
    </w:p>
    <w:p w14:paraId="6BB5D5DA" w14:textId="57FE277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Nab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mchandan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av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lapal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riset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d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v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0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secu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33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E33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48473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4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05517]</w:t>
      </w:r>
    </w:p>
    <w:p w14:paraId="39D9FF36" w14:textId="6405AF4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ou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r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t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orde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Mot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7179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5056/jnm15191]</w:t>
      </w:r>
    </w:p>
    <w:p w14:paraId="7B208D8F" w14:textId="6A2FAE5B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di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6</w:t>
      </w:r>
      <w:r w:rsidR="001549F2" w:rsidRPr="00D4619C">
        <w:rPr>
          <w:rFonts w:ascii="Book Antiqua" w:eastAsia="Book Antiqua" w:hAnsi="Book Antiqua" w:cs="Book Antiqua"/>
          <w:color w:val="000000"/>
        </w:rPr>
        <w:t xml:space="preserve"> mo</w:t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0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8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047876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1062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37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]</w:t>
      </w:r>
    </w:p>
    <w:p w14:paraId="2AE3AA13" w14:textId="77A5ABB4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wak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bayas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W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w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uha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tamag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vropoulo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k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ewa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ak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mamu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nt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i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ji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e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natio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lti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rienc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55951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1038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68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]</w:t>
      </w:r>
    </w:p>
    <w:p w14:paraId="7B006FCB" w14:textId="213C688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rime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KL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cha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mamu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ked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fec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r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procedu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ye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llow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up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uble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sco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6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96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46372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0046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707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]</w:t>
      </w:r>
    </w:p>
    <w:p w14:paraId="5ACDB73B" w14:textId="318D121E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i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ifi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2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2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21446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111/dote.12280]</w:t>
      </w:r>
    </w:p>
    <w:p w14:paraId="20FB2F46" w14:textId="060914C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Cochran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Handbook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Reviews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Interventions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[Internet]</w:t>
      </w:r>
      <w:r w:rsidRPr="00D4619C">
        <w:rPr>
          <w:rFonts w:ascii="Book Antiqua" w:eastAsia="Book Antiqua" w:hAnsi="Book Antiqua" w:cs="Book Antiqua"/>
          <w:color w:val="000000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[ci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2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Ju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2021]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Availab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782C64" w:rsidRPr="00D4619C">
        <w:rPr>
          <w:rFonts w:ascii="Book Antiqua" w:eastAsia="Book Antiqua" w:hAnsi="Book Antiqua" w:cs="Book Antiqua"/>
          <w:color w:val="000000"/>
        </w:rPr>
        <w:t>from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ttps://training.cochrane.org/handbook</w:t>
      </w:r>
    </w:p>
    <w:p w14:paraId="5F5145ED" w14:textId="7B1E11A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Nab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mchandan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yy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av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riset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u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rth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V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dd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s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diopath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Neurogastroenterol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Mot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267538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5056/jnm20022]</w:t>
      </w:r>
    </w:p>
    <w:p w14:paraId="4BF48976" w14:textId="743C2A38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1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ua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t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7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48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236197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1038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20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73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4]</w:t>
      </w:r>
    </w:p>
    <w:p w14:paraId="7F4A5113" w14:textId="71F7F575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u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y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v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f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icac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nd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naï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93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0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31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305888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.2020.10.006]</w:t>
      </w:r>
    </w:p>
    <w:p w14:paraId="6115449B" w14:textId="030F407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Familiar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ietro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lì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osari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nd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iovann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igan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v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skosk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ederic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rbaro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re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ngal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ntiag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urita,</w:t>
      </w:r>
      <w:r w:rsidR="00184CAF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incenz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r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tamagna</w:t>
      </w:r>
      <w:r w:rsidR="00DF670B" w:rsidRPr="00D4619C">
        <w:rPr>
          <w:rFonts w:ascii="Book Antiqua" w:eastAsia="宋体" w:hAnsi="Book Antiqua" w:cs="宋体"/>
          <w:color w:val="000000"/>
          <w:lang w:eastAsia="zh-CN"/>
        </w:rPr>
        <w:t>.</w:t>
      </w:r>
      <w:r w:rsidR="00184CAF" w:rsidRPr="00D4619C">
        <w:rPr>
          <w:rFonts w:ascii="Book Antiqua" w:eastAsia="宋体" w:hAnsi="Book Antiqua" w:cs="宋体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i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</w:t>
      </w:r>
      <w:r w:rsidR="00B84345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B84345" w:rsidRPr="00D4619C">
        <w:rPr>
          <w:rFonts w:ascii="Book Antiqua" w:eastAsia="Book Antiqua" w:hAnsi="Book Antiqua" w:cs="Book Antiqua"/>
          <w:i/>
          <w:color w:val="000000"/>
        </w:rPr>
        <w:t>Gastrointesti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B84345" w:rsidRPr="00D4619C">
        <w:rPr>
          <w:rFonts w:ascii="Book Antiqua" w:eastAsia="Book Antiqua" w:hAnsi="Book Antiqua" w:cs="Book Antiqua"/>
          <w:i/>
          <w:color w:val="000000"/>
        </w:rPr>
        <w:t>Endoscopy</w:t>
      </w:r>
      <w:r w:rsidR="00184CAF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="00B84345" w:rsidRPr="00D4619C">
        <w:rPr>
          <w:rFonts w:ascii="Book Antiqua" w:hAnsi="Book Antiqua" w:cs="Book Antiqua"/>
          <w:color w:val="000000"/>
          <w:lang w:eastAsia="zh-CN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83</w:t>
      </w:r>
    </w:p>
    <w:p w14:paraId="07F5CE25" w14:textId="5125975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ao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Q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d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er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g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ntroll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a</w:t>
      </w:r>
      <w:r w:rsidR="00B84345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Jour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G</w:t>
      </w:r>
      <w:r w:rsidR="00B84345" w:rsidRPr="00D4619C">
        <w:rPr>
          <w:rFonts w:ascii="Book Antiqua" w:eastAsia="Book Antiqua" w:hAnsi="Book Antiqua" w:cs="Book Antiqua"/>
          <w:i/>
          <w:color w:val="000000"/>
        </w:rPr>
        <w:t>astroenterology</w:t>
      </w:r>
    </w:p>
    <w:p w14:paraId="7BF22121" w14:textId="4220F1A1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o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Q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Q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iang</w:t>
      </w:r>
      <w:r w:rsidR="00DF670B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or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ers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ng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</w:t>
      </w:r>
      <w:r w:rsidR="00B84345" w:rsidRPr="00D4619C">
        <w:rPr>
          <w:rFonts w:ascii="Book Antiqua" w:hAnsi="Book Antiqua" w:cs="Book Antiqua"/>
          <w:color w:val="000000"/>
          <w:lang w:eastAsia="zh-CN"/>
        </w:rPr>
        <w:t>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Journal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color w:val="000000"/>
        </w:rPr>
        <w:t>G</w:t>
      </w:r>
      <w:r w:rsidR="00B84345" w:rsidRPr="00D4619C">
        <w:rPr>
          <w:rFonts w:ascii="Book Antiqua" w:eastAsia="Book Antiqua" w:hAnsi="Book Antiqua" w:cs="Book Antiqua"/>
          <w:i/>
          <w:color w:val="000000"/>
        </w:rPr>
        <w:t>astroenterology</w:t>
      </w:r>
    </w:p>
    <w:p w14:paraId="12EDD7F7" w14:textId="695181F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Kumbhar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ie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e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itelbau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jik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itel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y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ng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vropoulo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wak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nd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xe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ssalla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asha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par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H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yp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I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lti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19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E20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1714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3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391668]</w:t>
      </w:r>
    </w:p>
    <w:p w14:paraId="4982E4A3" w14:textId="718795B2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1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Ortega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JA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dure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ez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980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35827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s001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107(80)7324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]</w:t>
      </w:r>
    </w:p>
    <w:p w14:paraId="3D8A2D1D" w14:textId="0902F2AD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asricha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J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w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hm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tt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w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llo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ntsevo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st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J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mucos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v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rimen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pproa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0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6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6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70338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00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966764]</w:t>
      </w:r>
    </w:p>
    <w:p w14:paraId="78F17A96" w14:textId="00CD2FF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nt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bmucos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y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yond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N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6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467923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c.2013.12.003]</w:t>
      </w:r>
    </w:p>
    <w:p w14:paraId="62F8D084" w14:textId="555A32DA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NOSCA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hit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ape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ommittee.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vropoulo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sile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ch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st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chm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oday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vid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ot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wanst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assilio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C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mmar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80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495063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.2014.04.014]</w:t>
      </w:r>
    </w:p>
    <w:p w14:paraId="7E6433BD" w14:textId="25F99378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ho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K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i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urr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at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39765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5946/ce.2017.165]</w:t>
      </w:r>
    </w:p>
    <w:p w14:paraId="6521C70E" w14:textId="5EED12A3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ond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FA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cke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euha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y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nd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iel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W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C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W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stamag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mili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hril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dolfi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mou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JP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redenoo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J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neu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l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mpt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ver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Na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ndomiz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9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2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3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4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128752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1/jama.2019.8859]</w:t>
      </w:r>
    </w:p>
    <w:p w14:paraId="5BDE456B" w14:textId="396F3737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Kahrila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J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tzk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ich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acti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pdat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per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acti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i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G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stitut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53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0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2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98905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3/j.gastro.2017.10.001]</w:t>
      </w:r>
    </w:p>
    <w:p w14:paraId="7919F1D5" w14:textId="5171A55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vo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Rentel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ern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erst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hachsch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ch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ös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spec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g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0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1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4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206866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38/ajg.2011.388]</w:t>
      </w:r>
    </w:p>
    <w:p w14:paraId="735F8205" w14:textId="49E7F07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ostamagna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rch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mili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inga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limina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sul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man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82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83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260946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dld.2012.04.003]</w:t>
      </w:r>
    </w:p>
    <w:p w14:paraId="320BED95" w14:textId="7419720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hiu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PW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o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u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K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ro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lastRenderedPageBreak/>
        <w:t>ben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dsi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ideo)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7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04385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.2012.08.018]</w:t>
      </w:r>
    </w:p>
    <w:p w14:paraId="0EA63909" w14:textId="1EB01DED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2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omo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amaguc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tsushi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kazaw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hni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keshim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ak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a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s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4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58156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111/den.12086]</w:t>
      </w:r>
    </w:p>
    <w:p w14:paraId="19E6C1D3" w14:textId="1601CA67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ia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Xi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rm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solu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mpeda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omet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e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pulation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3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61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61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373091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111/jgh.12285]</w:t>
      </w:r>
    </w:p>
    <w:p w14:paraId="44A66DEE" w14:textId="362721DF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tefanidi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ichards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rre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h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genste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nel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D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cie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meric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intest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eon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G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elin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urg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2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204497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0046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1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01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2]</w:t>
      </w:r>
    </w:p>
    <w:p w14:paraId="3FD418BB" w14:textId="44B70397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Rösch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ic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eckxstae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il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?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62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65868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04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12490]</w:t>
      </w:r>
    </w:p>
    <w:p w14:paraId="46C58C89" w14:textId="556335F5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3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X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h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thick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oc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gh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t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sophage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ease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941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942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89543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3748/wjg.v22.i42.9419]</w:t>
      </w:r>
    </w:p>
    <w:p w14:paraId="23AD2C01" w14:textId="1090A58B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yber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o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idha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hale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ans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isio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ndoplica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f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uc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di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sen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54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E55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975601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55/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58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6802]</w:t>
      </w:r>
    </w:p>
    <w:p w14:paraId="457DD9BC" w14:textId="59679C20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hiwak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waki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obayash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n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ita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waki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mu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rak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kam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jimo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aji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linic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acti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uidelin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8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6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7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30022514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111/den.13239]</w:t>
      </w:r>
    </w:p>
    <w:p w14:paraId="0816E40E" w14:textId="28D08C8E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eitelbau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EN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ernba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ou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dolfi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hril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ng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ffe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cremen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ength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GJ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ensib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4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5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6092005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0046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426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8]</w:t>
      </w:r>
    </w:p>
    <w:p w14:paraId="7137AFFF" w14:textId="5C5BE42C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lastRenderedPageBreak/>
        <w:t>3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Teitelbau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EN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o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dolfi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ahril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ira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or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icodèm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Z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ungn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sophagogastr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unc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ensibilit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asurem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ur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E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dic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st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mpto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5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522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52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505589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0046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4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73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]</w:t>
      </w:r>
    </w:p>
    <w:p w14:paraId="0067AB59" w14:textId="09632703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waiz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unu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m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m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ystemat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ioper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E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par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LHM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Lapar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Percutan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Te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3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3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472017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97/sle.0000000000000402]</w:t>
      </w:r>
    </w:p>
    <w:p w14:paraId="2425236A" w14:textId="4C01FCAF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39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chneide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M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oui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rr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ariva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hemb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y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W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tch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aris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apar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ell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reatm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halasi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6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789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79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51439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07/s11605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016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3232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x]</w:t>
      </w:r>
    </w:p>
    <w:p w14:paraId="3FCC682F" w14:textId="52A10527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40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Haito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havez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ou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ar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raganov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jik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ahd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H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sa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N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ioc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ye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j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axen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av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imar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alasson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akamur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a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nnu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bb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btan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B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e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ls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om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ivo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onch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rett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sell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gamruengpho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YI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kh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jiyev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mai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ieratt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umbhar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ldos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Carden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ic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hasha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rehens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socia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82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atients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natio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ulticent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tud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Am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J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112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267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1276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853452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38/ajg.2017.139]</w:t>
      </w:r>
    </w:p>
    <w:p w14:paraId="1FC5B0A9" w14:textId="76821769" w:rsidR="009714E0" w:rsidRPr="00D4619C" w:rsidRDefault="009714E0" w:rsidP="00D4619C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D4619C">
        <w:rPr>
          <w:rFonts w:ascii="Book Antiqua" w:eastAsia="Book Antiqua" w:hAnsi="Book Antiqua" w:cs="Book Antiqua"/>
          <w:color w:val="000000"/>
        </w:rPr>
        <w:t>41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Werner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YB</w:t>
      </w:r>
      <w:r w:rsidRPr="00D4619C">
        <w:rPr>
          <w:rFonts w:ascii="Book Antiqua" w:eastAsia="Book Antiqua" w:hAnsi="Book Antiqua" w:cs="Book Antiqua"/>
          <w:color w:val="000000"/>
        </w:rPr>
        <w:t>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v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ntel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d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chachsch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nz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W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ro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a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Kerste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J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tzold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am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pici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ss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ös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ar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ver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ven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or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184CAF" w:rsidRPr="00D4619C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17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85</w:t>
      </w:r>
      <w:r w:rsidRPr="00D4619C">
        <w:rPr>
          <w:rFonts w:ascii="Book Antiqua" w:eastAsia="Book Antiqua" w:hAnsi="Book Antiqua" w:cs="Book Antiqua"/>
          <w:color w:val="000000"/>
        </w:rPr>
        <w:t>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708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718.e2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[PMID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609778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OI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10.1016/j.gie.2016.08.033]</w:t>
      </w:r>
    </w:p>
    <w:p w14:paraId="07037B0A" w14:textId="250F4F8A" w:rsidR="001F7596" w:rsidRPr="00D4619C" w:rsidRDefault="001F7596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3A30D2D0" w14:textId="7777777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Footnotes</w:t>
      </w:r>
    </w:p>
    <w:p w14:paraId="7E145372" w14:textId="11FA88B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Conflict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interes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th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cl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pet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inanc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financ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terests.</w:t>
      </w:r>
    </w:p>
    <w:p w14:paraId="6CD22D1B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561945D7" w14:textId="4308E8E3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lastRenderedPageBreak/>
        <w:t>PRISMA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2009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utho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a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a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ckli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2016)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anuscrip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epar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s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ing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R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ecklis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2016).</w:t>
      </w:r>
    </w:p>
    <w:p w14:paraId="22992BA3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92BE095" w14:textId="0600575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Open</w:t>
      </w:r>
      <w:r w:rsidR="001549F2" w:rsidRPr="00D4619C">
        <w:rPr>
          <w:rFonts w:ascii="Book Antiqua" w:eastAsia="Book Antiqua" w:hAnsi="Book Antiqua" w:cs="Book Antiqua"/>
          <w:b/>
          <w:bCs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bCs/>
          <w:color w:val="000000"/>
        </w:rPr>
        <w:t>Access: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pe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acces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a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lec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ho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dito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fu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er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review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er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ers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ribu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ccordanc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it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re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ommon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ttributi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Commerci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C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Y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N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.0)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cens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hich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rmit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ther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stribute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mix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dapt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uil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p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commercially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licen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i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rivativ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k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n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ifferent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erm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vid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riginal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work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roper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i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s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is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non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commercial.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e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https://creativecommons.org/Licenses/by</w:t>
      </w:r>
      <w:r w:rsidR="001549F2" w:rsidRPr="00D4619C">
        <w:rPr>
          <w:rFonts w:ascii="Book Antiqua" w:eastAsia="Book Antiqua" w:hAnsi="Book Antiqua" w:cs="Book Antiqua"/>
          <w:color w:val="000000"/>
        </w:rPr>
        <w:t>-</w:t>
      </w:r>
      <w:r w:rsidRPr="00D4619C">
        <w:rPr>
          <w:rFonts w:ascii="Book Antiqua" w:eastAsia="Book Antiqua" w:hAnsi="Book Antiqua" w:cs="Book Antiqua"/>
          <w:color w:val="000000"/>
        </w:rPr>
        <w:t>nc/4.0/</w:t>
      </w:r>
    </w:p>
    <w:p w14:paraId="5353A233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4A8251D9" w14:textId="6FA70238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rovenanc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peer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review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Unsolicite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rticle;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xternall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pe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eviewed.</w:t>
      </w:r>
    </w:p>
    <w:p w14:paraId="048ACB13" w14:textId="431CF410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eer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model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ingl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lind</w:t>
      </w:r>
    </w:p>
    <w:p w14:paraId="5B9D5831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3E4D23CC" w14:textId="4E628C70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eer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started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Septe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7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</w:t>
      </w:r>
    </w:p>
    <w:p w14:paraId="30631457" w14:textId="00A7E71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First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decision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ecember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4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2021</w:t>
      </w:r>
    </w:p>
    <w:p w14:paraId="64100F2A" w14:textId="6E204179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Articl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in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press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C3F8D" w:rsidRPr="00380E73">
        <w:rPr>
          <w:rFonts w:ascii="Book Antiqua" w:hAnsi="Book Antiqua" w:cs="Book Antiqua"/>
          <w:bCs/>
          <w:color w:val="000000"/>
          <w:lang w:eastAsia="zh-CN"/>
        </w:rPr>
        <w:t>February 16, 2022</w:t>
      </w:r>
    </w:p>
    <w:p w14:paraId="5722BBFD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6A92AACE" w14:textId="741D5BCC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Specialt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type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astroenterolog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n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="00ED7EE2" w:rsidRPr="00D4619C">
        <w:rPr>
          <w:rFonts w:ascii="Book Antiqua" w:hAnsi="Book Antiqua" w:cs="Book Antiqua"/>
          <w:color w:val="000000"/>
          <w:lang w:eastAsia="zh-CN"/>
        </w:rPr>
        <w:t>h</w:t>
      </w:r>
      <w:r w:rsidRPr="00D4619C">
        <w:rPr>
          <w:rFonts w:ascii="Book Antiqua" w:eastAsia="Book Antiqua" w:hAnsi="Book Antiqua" w:cs="Book Antiqua"/>
          <w:color w:val="000000"/>
        </w:rPr>
        <w:t>epatology</w:t>
      </w:r>
    </w:p>
    <w:p w14:paraId="17AF8F22" w14:textId="1D2E20B5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Country/Territor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origin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hina</w:t>
      </w:r>
    </w:p>
    <w:p w14:paraId="4512CD37" w14:textId="1C95A83E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eer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review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report’s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scientific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D5783DA" w14:textId="1774848D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Excellent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</w:t>
      </w:r>
    </w:p>
    <w:p w14:paraId="216A5056" w14:textId="7605AF7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Very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good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</w:t>
      </w:r>
    </w:p>
    <w:p w14:paraId="0698BCC0" w14:textId="20390E58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Good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</w:t>
      </w:r>
    </w:p>
    <w:p w14:paraId="2C8DCC7F" w14:textId="13938922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Fair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D</w:t>
      </w:r>
    </w:p>
    <w:p w14:paraId="56EAE732" w14:textId="6DD258B7" w:rsidR="00A77B3E" w:rsidRPr="00D4619C" w:rsidRDefault="00BD37F9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color w:val="000000"/>
        </w:rPr>
        <w:t>Grad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E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(Poor):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0</w:t>
      </w:r>
    </w:p>
    <w:p w14:paraId="0CB458D0" w14:textId="77777777" w:rsidR="00A77B3E" w:rsidRPr="00D4619C" w:rsidRDefault="00A77B3E" w:rsidP="00D4619C">
      <w:pPr>
        <w:spacing w:line="360" w:lineRule="auto"/>
        <w:jc w:val="both"/>
        <w:rPr>
          <w:rFonts w:ascii="Book Antiqua" w:hAnsi="Book Antiqua"/>
        </w:rPr>
      </w:pPr>
    </w:p>
    <w:p w14:paraId="01843005" w14:textId="5E8704B9" w:rsidR="00846D61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Reviewer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Berald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RF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Cabezuelo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AS,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Oda</w:t>
      </w:r>
      <w:r w:rsidR="00184CAF" w:rsidRPr="00D4619C">
        <w:rPr>
          <w:rFonts w:ascii="Book Antiqua" w:eastAsia="Book Antiqua" w:hAnsi="Book Antiqua" w:cs="Book Antiqua"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color w:val="000000"/>
        </w:rPr>
        <w:t>M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S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Editor: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977C3" w:rsidRPr="00D4619C">
        <w:rPr>
          <w:rFonts w:ascii="Book Antiqua" w:hAnsi="Book Antiqua" w:cs="Book Antiqua"/>
          <w:color w:val="000000"/>
          <w:lang w:eastAsia="zh-CN"/>
        </w:rPr>
        <w:t>Wang</w:t>
      </w:r>
      <w:r w:rsidR="00184CAF" w:rsidRPr="00D4619C">
        <w:rPr>
          <w:rFonts w:ascii="Book Antiqua" w:hAnsi="Book Antiqua" w:cs="Book Antiqua"/>
          <w:color w:val="000000"/>
          <w:lang w:eastAsia="zh-CN"/>
        </w:rPr>
        <w:t xml:space="preserve"> </w:t>
      </w:r>
      <w:r w:rsidR="006977C3" w:rsidRPr="00D4619C">
        <w:rPr>
          <w:rFonts w:ascii="Book Antiqua" w:hAnsi="Book Antiqua" w:cs="Book Antiqua"/>
          <w:color w:val="000000"/>
          <w:lang w:eastAsia="zh-CN"/>
        </w:rPr>
        <w:t>LL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L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Editor:</w:t>
      </w:r>
      <w:r w:rsidR="00255A73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070E7">
        <w:rPr>
          <w:rFonts w:ascii="Book Antiqua" w:eastAsia="Book Antiqua" w:hAnsi="Book Antiqua" w:cs="Book Antiqua"/>
          <w:bCs/>
          <w:color w:val="000000"/>
        </w:rPr>
        <w:t xml:space="preserve">Filipodia </w:t>
      </w:r>
      <w:r w:rsidRPr="00D4619C">
        <w:rPr>
          <w:rFonts w:ascii="Book Antiqua" w:eastAsia="Book Antiqua" w:hAnsi="Book Antiqua" w:cs="Book Antiqua"/>
          <w:b/>
          <w:color w:val="000000"/>
        </w:rPr>
        <w:t>P</w:t>
      </w:r>
      <w:r w:rsidR="001549F2" w:rsidRPr="00D4619C">
        <w:rPr>
          <w:rFonts w:ascii="Book Antiqua" w:eastAsia="Book Antiqua" w:hAnsi="Book Antiqua" w:cs="Book Antiqua"/>
          <w:b/>
          <w:color w:val="000000"/>
        </w:rPr>
        <w:t>-</w:t>
      </w:r>
      <w:r w:rsidRPr="00D4619C">
        <w:rPr>
          <w:rFonts w:ascii="Book Antiqua" w:eastAsia="Book Antiqua" w:hAnsi="Book Antiqua" w:cs="Book Antiqua"/>
          <w:b/>
          <w:color w:val="000000"/>
        </w:rPr>
        <w:t>Editor:</w:t>
      </w:r>
      <w:r w:rsidR="00846D61" w:rsidRPr="00D4619C">
        <w:rPr>
          <w:rFonts w:ascii="Book Antiqua" w:hAnsi="Book Antiqua" w:cs="Book Antiqua"/>
          <w:color w:val="000000"/>
          <w:lang w:eastAsia="zh-CN"/>
        </w:rPr>
        <w:t xml:space="preserve"> W</w:t>
      </w:r>
      <w:r w:rsidR="0069094F">
        <w:rPr>
          <w:rFonts w:ascii="Book Antiqua" w:hAnsi="Book Antiqua" w:cs="Book Antiqua" w:hint="eastAsia"/>
          <w:color w:val="000000"/>
          <w:lang w:eastAsia="zh-CN"/>
        </w:rPr>
        <w:t>u</w:t>
      </w:r>
      <w:r w:rsidR="0069094F">
        <w:rPr>
          <w:rFonts w:ascii="Book Antiqua" w:hAnsi="Book Antiqua" w:cs="Book Antiqua"/>
          <w:color w:val="000000"/>
          <w:lang w:eastAsia="zh-CN"/>
        </w:rPr>
        <w:t xml:space="preserve"> </w:t>
      </w:r>
      <w:r w:rsidR="0069094F">
        <w:rPr>
          <w:rFonts w:ascii="Book Antiqua" w:hAnsi="Book Antiqua" w:cs="Book Antiqua" w:hint="eastAsia"/>
          <w:color w:val="000000"/>
          <w:lang w:eastAsia="zh-CN"/>
        </w:rPr>
        <w:t>RR</w:t>
      </w:r>
    </w:p>
    <w:p w14:paraId="7DBFC966" w14:textId="7B181B93" w:rsidR="00A77B3E" w:rsidRPr="00D4619C" w:rsidRDefault="00184CAF" w:rsidP="00D4619C">
      <w:pPr>
        <w:spacing w:line="360" w:lineRule="auto"/>
        <w:jc w:val="both"/>
        <w:rPr>
          <w:rFonts w:ascii="Book Antiqua" w:hAnsi="Book Antiqua"/>
        </w:rPr>
        <w:sectPr w:rsidR="00A77B3E" w:rsidRPr="00D4619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419E43D8" w14:textId="354EA851" w:rsidR="00A77B3E" w:rsidRPr="00D4619C" w:rsidRDefault="00BD37F9" w:rsidP="00D4619C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D4619C">
        <w:rPr>
          <w:rFonts w:ascii="Book Antiqua" w:eastAsia="Book Antiqua" w:hAnsi="Book Antiqua" w:cs="Book Antiqua"/>
          <w:b/>
          <w:color w:val="000000"/>
        </w:rPr>
        <w:t>Legends</w:t>
      </w:r>
    </w:p>
    <w:p w14:paraId="0FE50077" w14:textId="4712630B" w:rsidR="0036659E" w:rsidRPr="00D4619C" w:rsidRDefault="00CC0D07" w:rsidP="00D4619C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noProof/>
        </w:rPr>
        <w:drawing>
          <wp:inline distT="0" distB="0" distL="0" distR="0" wp14:anchorId="6387B799" wp14:editId="4D6F6F6C">
            <wp:extent cx="4832985" cy="2961005"/>
            <wp:effectExtent l="0" t="0" r="571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2985" cy="2961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9D7D9F" w14:textId="286A44FA" w:rsidR="00A77B3E" w:rsidRPr="00D4619C" w:rsidRDefault="007346F6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1</w:t>
      </w:r>
      <w:r w:rsidR="0036659E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Flow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diagram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election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process.</w:t>
      </w:r>
    </w:p>
    <w:p w14:paraId="5BDA3E03" w14:textId="5E89CF68" w:rsidR="00184CAF" w:rsidRPr="00D4619C" w:rsidRDefault="00184CAF" w:rsidP="00D4619C">
      <w:pPr>
        <w:spacing w:line="360" w:lineRule="auto"/>
        <w:jc w:val="both"/>
        <w:rPr>
          <w:rFonts w:ascii="Book Antiqua" w:hAnsi="Book Antiqua"/>
          <w:lang w:eastAsia="zh-CN"/>
        </w:rPr>
      </w:pPr>
      <w:r w:rsidRPr="00D4619C">
        <w:rPr>
          <w:rFonts w:ascii="Book Antiqua" w:hAnsi="Book Antiqua" w:cs="Book Antiqua"/>
          <w:b/>
          <w:bCs/>
          <w:color w:val="000000"/>
          <w:lang w:eastAsia="zh-CN"/>
        </w:rPr>
        <w:br w:type="page"/>
      </w:r>
    </w:p>
    <w:p w14:paraId="78CFF234" w14:textId="0548C2C7" w:rsidR="003F7C6A" w:rsidRDefault="00CC0D07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noProof/>
        </w:rPr>
        <w:lastRenderedPageBreak/>
        <w:drawing>
          <wp:inline distT="0" distB="0" distL="0" distR="0" wp14:anchorId="5A0974E4" wp14:editId="64B16A52">
            <wp:extent cx="5384800" cy="2946400"/>
            <wp:effectExtent l="0" t="0" r="6350" b="635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294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E939E5" w14:textId="0CC5D0B1" w:rsidR="00184CAF" w:rsidRPr="00D4619C" w:rsidRDefault="007346F6" w:rsidP="00D4619C">
      <w:pPr>
        <w:spacing w:line="360" w:lineRule="auto"/>
        <w:jc w:val="both"/>
        <w:rPr>
          <w:rFonts w:ascii="Book Antiqua" w:eastAsia="Book Antiqua" w:hAnsi="Book Antiqua" w:cs="Book Antiqua"/>
          <w:bCs/>
          <w:color w:val="000000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2</w:t>
      </w:r>
      <w:r w:rsidR="0036659E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Risk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bia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enrolled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tudies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methodological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included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tudie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wa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imilar.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No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had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a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high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risk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for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confounding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variables.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</w:p>
    <w:p w14:paraId="17696EE2" w14:textId="77777777" w:rsidR="00A77B3E" w:rsidRPr="00D4619C" w:rsidRDefault="00184CAF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311D685" w14:textId="4CC49033" w:rsidR="003F7C6A" w:rsidRDefault="00CC0D07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noProof/>
        </w:rPr>
        <w:lastRenderedPageBreak/>
        <w:drawing>
          <wp:inline distT="0" distB="0" distL="0" distR="0" wp14:anchorId="131131AA" wp14:editId="4662863C">
            <wp:extent cx="3962400" cy="48260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2400" cy="482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5EC6DB" w14:textId="4C654233" w:rsidR="00184CAF" w:rsidRPr="00D4619C" w:rsidRDefault="007346F6" w:rsidP="00D4619C">
      <w:pPr>
        <w:spacing w:line="360" w:lineRule="auto"/>
        <w:jc w:val="both"/>
        <w:rPr>
          <w:rFonts w:ascii="Book Antiqua" w:eastAsia="Book Antiqua" w:hAnsi="Book Antiqua" w:cs="Book Antiqua"/>
          <w:bCs/>
          <w:color w:val="000000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3</w:t>
      </w:r>
      <w:r w:rsidR="00D4619C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bCs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primary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utcome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(clinical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ucces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rate).</w:t>
      </w:r>
    </w:p>
    <w:p w14:paraId="77321FFA" w14:textId="49E42FA8" w:rsidR="003F7C6A" w:rsidRPr="003E7FA4" w:rsidRDefault="00184CAF" w:rsidP="00D4619C">
      <w:pPr>
        <w:spacing w:line="360" w:lineRule="auto"/>
        <w:jc w:val="both"/>
        <w:rPr>
          <w:rFonts w:ascii="Book Antiqua" w:hAnsi="Book Antiqua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29EAC30C" w14:textId="1AD64C5E" w:rsidR="0042379F" w:rsidRDefault="003A4BEA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noProof/>
        </w:rPr>
        <w:lastRenderedPageBreak/>
        <w:drawing>
          <wp:inline distT="0" distB="0" distL="0" distR="0" wp14:anchorId="00AFA7BB" wp14:editId="27EF8445">
            <wp:extent cx="5943600" cy="762762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627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29E4CA" w14:textId="65EF7DEE" w:rsidR="0042379F" w:rsidRPr="003E7FA4" w:rsidRDefault="007346F6" w:rsidP="00D4619C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4</w:t>
      </w:r>
      <w:r w:rsidR="00D4619C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perativ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tim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myotomy.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36EF0EF6" w14:textId="0BBD0C53" w:rsidR="0042379F" w:rsidRDefault="007379D1" w:rsidP="00D4619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noProof/>
        </w:rPr>
        <w:lastRenderedPageBreak/>
        <w:drawing>
          <wp:inline distT="0" distB="0" distL="0" distR="0" wp14:anchorId="3BB1A0DC" wp14:editId="1C87405E">
            <wp:extent cx="4370070" cy="82296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0070" cy="822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7C97A1" w14:textId="6E8E8C23" w:rsidR="00A77B3E" w:rsidRPr="00D4619C" w:rsidRDefault="007346F6" w:rsidP="00D4619C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D4619C">
        <w:rPr>
          <w:rFonts w:ascii="Book Antiqua" w:eastAsia="Book Antiqua" w:hAnsi="Book Antiqua" w:cs="Book Antiqua"/>
          <w:b/>
          <w:bCs/>
          <w:color w:val="000000"/>
        </w:rPr>
        <w:lastRenderedPageBreak/>
        <w:t>Figure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5</w:t>
      </w:r>
      <w:r w:rsidR="00D4619C" w:rsidRPr="00D4619C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Long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i/>
          <w:iCs/>
          <w:color w:val="000000"/>
        </w:rPr>
        <w:t>vs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short</w:t>
      </w:r>
      <w:r w:rsidR="00184CAF" w:rsidRPr="00D4619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/>
          <w:bCs/>
          <w:color w:val="000000"/>
        </w:rPr>
        <w:t>myotomy</w:t>
      </w:r>
      <w:r w:rsidR="00D76823" w:rsidRPr="00D4619C">
        <w:rPr>
          <w:rFonts w:ascii="Book Antiqua" w:eastAsia="Book Antiqua" w:hAnsi="Book Antiqua" w:cs="Book Antiqua"/>
          <w:b/>
          <w:bCs/>
          <w:color w:val="000000"/>
        </w:rPr>
        <w:t xml:space="preserve">.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Meta</w:t>
      </w:r>
      <w:r w:rsidR="001549F2" w:rsidRPr="00D4619C">
        <w:rPr>
          <w:rFonts w:ascii="Book Antiqua" w:eastAsia="Book Antiqua" w:hAnsi="Book Antiqua" w:cs="Book Antiqua"/>
          <w:bCs/>
          <w:color w:val="000000"/>
        </w:rPr>
        <w:t>-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analysis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f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secondary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outcomes</w:t>
      </w:r>
      <w:r w:rsidR="00E57B97" w:rsidRPr="00D4619C">
        <w:rPr>
          <w:rFonts w:ascii="Book Antiqua" w:eastAsia="Book Antiqua" w:hAnsi="Book Antiqua" w:cs="Book Antiqua"/>
          <w:bCs/>
          <w:color w:val="000000"/>
        </w:rPr>
        <w:t xml:space="preserve">.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A</w:t>
      </w:r>
      <w:r w:rsidR="00D4619C" w:rsidRPr="00D4619C">
        <w:rPr>
          <w:rFonts w:ascii="Book Antiqua" w:hAnsi="Book Antiqua" w:cs="Book Antiqua"/>
          <w:bCs/>
          <w:color w:val="000000"/>
          <w:lang w:eastAsia="zh-CN"/>
        </w:rPr>
        <w:t>: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Endoscopic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reflux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esophagitis</w:t>
      </w:r>
      <w:r w:rsidR="00D4619C" w:rsidRPr="00D4619C">
        <w:rPr>
          <w:rFonts w:ascii="Book Antiqua" w:eastAsia="宋体" w:hAnsi="Book Antiqua" w:cs="宋体"/>
          <w:bCs/>
          <w:color w:val="000000"/>
          <w:lang w:eastAsia="zh-CN"/>
        </w:rPr>
        <w:t>;</w:t>
      </w:r>
      <w:r w:rsidR="00D76823" w:rsidRPr="00D4619C">
        <w:rPr>
          <w:rFonts w:ascii="Book Antiqua" w:eastAsia="宋体" w:hAnsi="Book Antiqua" w:cs="宋体"/>
          <w:bCs/>
          <w:color w:val="000000"/>
          <w:lang w:eastAsia="zh-CN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B</w:t>
      </w:r>
      <w:r w:rsidR="00D4619C" w:rsidRPr="00D4619C">
        <w:rPr>
          <w:rFonts w:ascii="Book Antiqua" w:hAnsi="Book Antiqua" w:cs="Book Antiqua"/>
          <w:bCs/>
          <w:color w:val="000000"/>
          <w:lang w:eastAsia="zh-CN"/>
        </w:rPr>
        <w:t xml:space="preserve">: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Hospitalization</w:t>
      </w:r>
      <w:r w:rsidR="00D76823" w:rsidRPr="00D4619C">
        <w:rPr>
          <w:rFonts w:ascii="Book Antiqua" w:eastAsia="宋体" w:hAnsi="Book Antiqua" w:cs="宋体"/>
          <w:bCs/>
          <w:color w:val="000000"/>
          <w:lang w:eastAsia="zh-CN"/>
        </w:rPr>
        <w:t xml:space="preserve">;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C</w:t>
      </w:r>
      <w:r w:rsidR="00D4619C" w:rsidRPr="00D4619C">
        <w:rPr>
          <w:rFonts w:ascii="Book Antiqua" w:hAnsi="Book Antiqua" w:cs="Book Antiqua"/>
          <w:bCs/>
          <w:color w:val="000000"/>
          <w:lang w:eastAsia="zh-CN"/>
        </w:rPr>
        <w:t>: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Major</w:t>
      </w:r>
      <w:r w:rsidR="00184CAF" w:rsidRPr="00D4619C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D37F9" w:rsidRPr="00D4619C">
        <w:rPr>
          <w:rFonts w:ascii="Book Antiqua" w:eastAsia="Book Antiqua" w:hAnsi="Book Antiqua" w:cs="Book Antiqua"/>
          <w:bCs/>
          <w:color w:val="000000"/>
        </w:rPr>
        <w:t>bleeding</w:t>
      </w:r>
      <w:r w:rsidR="00D4619C" w:rsidRPr="00D4619C">
        <w:rPr>
          <w:rFonts w:ascii="Book Antiqua" w:hAnsi="Book Antiqua" w:cs="Book Antiqua"/>
          <w:bCs/>
          <w:color w:val="000000"/>
          <w:lang w:eastAsia="zh-CN"/>
        </w:rPr>
        <w:t>.</w:t>
      </w:r>
    </w:p>
    <w:p w14:paraId="14D1C140" w14:textId="10BC7CBB" w:rsidR="00101DFE" w:rsidRPr="00D4619C" w:rsidRDefault="00101DFE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68D3080F" w14:textId="02E911A0" w:rsidR="00D4619C" w:rsidRDefault="00D4619C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  <w:sectPr w:rsidR="00D4619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DEF6BD9" w14:textId="365B54DA" w:rsidR="00101DFE" w:rsidRPr="00D4619C" w:rsidRDefault="00D313B2" w:rsidP="00D4619C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D4619C">
        <w:rPr>
          <w:rFonts w:ascii="Book Antiqua" w:hAnsi="Book Antiqua" w:cs="Book Antiqua"/>
          <w:b/>
          <w:color w:val="000000"/>
          <w:lang w:eastAsia="zh-CN"/>
        </w:rPr>
        <w:t>Table</w:t>
      </w:r>
      <w:r w:rsidR="00184CAF" w:rsidRPr="00D4619C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D4619C">
        <w:rPr>
          <w:rFonts w:ascii="Book Antiqua" w:hAnsi="Book Antiqua" w:cs="Book Antiqua"/>
          <w:b/>
          <w:color w:val="000000"/>
          <w:lang w:eastAsia="zh-CN"/>
        </w:rPr>
        <w:t>1</w:t>
      </w:r>
      <w:r w:rsidR="00184CAF" w:rsidRPr="00D4619C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D4619C">
        <w:rPr>
          <w:rFonts w:ascii="Book Antiqua" w:hAnsi="Book Antiqua" w:cs="Book Antiqua"/>
          <w:b/>
          <w:color w:val="000000"/>
          <w:lang w:eastAsia="zh-CN"/>
        </w:rPr>
        <w:t>Articles’</w:t>
      </w:r>
      <w:r w:rsidR="00184CAF" w:rsidRPr="00D4619C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D4619C">
        <w:rPr>
          <w:rFonts w:ascii="Book Antiqua" w:hAnsi="Book Antiqua" w:cs="Book Antiqua"/>
          <w:b/>
          <w:color w:val="000000"/>
          <w:lang w:eastAsia="zh-CN"/>
        </w:rPr>
        <w:t>features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</w:tblPr>
      <w:tblGrid>
        <w:gridCol w:w="813"/>
        <w:gridCol w:w="571"/>
        <w:gridCol w:w="715"/>
        <w:gridCol w:w="882"/>
        <w:gridCol w:w="1088"/>
        <w:gridCol w:w="895"/>
        <w:gridCol w:w="1303"/>
        <w:gridCol w:w="895"/>
        <w:gridCol w:w="1303"/>
        <w:gridCol w:w="895"/>
      </w:tblGrid>
      <w:tr w:rsidR="00D313B2" w:rsidRPr="00D4619C" w14:paraId="0B49E49C" w14:textId="77777777" w:rsidTr="00D4619C">
        <w:trPr>
          <w:trHeight w:val="353"/>
        </w:trPr>
        <w:tc>
          <w:tcPr>
            <w:tcW w:w="4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93520" w14:textId="451A376A" w:rsidR="00101DFE" w:rsidRPr="00D4619C" w:rsidRDefault="00255A73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Ref.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80FE5" w14:textId="37655C1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Total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sample</w:t>
            </w:r>
          </w:p>
        </w:tc>
        <w:tc>
          <w:tcPr>
            <w:tcW w:w="38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6CD62" w14:textId="5F12EC9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Sex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male/female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i/>
                <w:lang w:eastAsia="zh-CN"/>
              </w:rPr>
              <w:t>n</w:t>
            </w:r>
          </w:p>
        </w:tc>
        <w:tc>
          <w:tcPr>
            <w:tcW w:w="4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218EB" w14:textId="7A9852D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Age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yr</w:t>
            </w:r>
          </w:p>
        </w:tc>
        <w:tc>
          <w:tcPr>
            <w:tcW w:w="5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2D3ED" w14:textId="7AD48F8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Symptoms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duration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yr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or</w:t>
            </w:r>
            <w:r w:rsidR="001549F2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mo</w:t>
            </w:r>
          </w:p>
        </w:tc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8FBCC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MBI</w:t>
            </w:r>
          </w:p>
        </w:tc>
        <w:tc>
          <w:tcPr>
            <w:tcW w:w="6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08CA3" w14:textId="2E4D221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Classification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0C66C7">
              <w:rPr>
                <w:rFonts w:ascii="Book Antiqua" w:eastAsia="等线" w:hAnsi="Book Antiqua" w:cs="Arial"/>
                <w:b/>
                <w:i/>
                <w:iCs/>
                <w:lang w:eastAsia="zh-CN"/>
              </w:rPr>
              <w:t>n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(%)</w:t>
            </w:r>
          </w:p>
        </w:tc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026A6" w14:textId="5E1C321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Pre</w:t>
            </w:r>
            <w:r w:rsidR="001549F2" w:rsidRPr="00D4619C">
              <w:rPr>
                <w:rFonts w:ascii="Book Antiqua" w:eastAsia="等线" w:hAnsi="Book Antiqua" w:cs="Arial"/>
                <w:b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ECK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scores</w:t>
            </w:r>
          </w:p>
        </w:tc>
        <w:tc>
          <w:tcPr>
            <w:tcW w:w="6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79B8E" w14:textId="4C9296AA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LESP,</w:t>
            </w:r>
            <w:r w:rsidR="00184CAF" w:rsidRPr="00D4619C">
              <w:rPr>
                <w:rFonts w:ascii="Book Antiqua" w:eastAsia="等线" w:hAnsi="Book Antiqua" w:cs="Arial"/>
                <w:b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lang w:eastAsia="zh-CN"/>
              </w:rPr>
              <w:t>mmHg</w:t>
            </w:r>
          </w:p>
        </w:tc>
        <w:tc>
          <w:tcPr>
            <w:tcW w:w="47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7439F" w14:textId="695D3615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IRP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mHg</w:t>
            </w:r>
          </w:p>
        </w:tc>
      </w:tr>
      <w:tr w:rsidR="007346F6" w:rsidRPr="00D4619C" w14:paraId="28BDE923" w14:textId="77777777" w:rsidTr="00D4619C">
        <w:trPr>
          <w:trHeight w:val="353"/>
        </w:trPr>
        <w:tc>
          <w:tcPr>
            <w:tcW w:w="435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3F0D7" w14:textId="3A6E5B7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Familiari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5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184CAF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="00255A73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6</w:t>
            </w:r>
          </w:p>
        </w:tc>
        <w:tc>
          <w:tcPr>
            <w:tcW w:w="30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B3C79" w14:textId="5CC3C78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8</w:t>
            </w:r>
          </w:p>
        </w:tc>
        <w:tc>
          <w:tcPr>
            <w:tcW w:w="382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BDC0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4CBDD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581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DB687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8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01955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696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8A5DF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8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04D9B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696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DF4DF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8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7E661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FF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</w:tr>
      <w:tr w:rsidR="007346F6" w:rsidRPr="00D4619C" w14:paraId="2F350560" w14:textId="77777777" w:rsidTr="00D4619C">
        <w:trPr>
          <w:trHeight w:val="353"/>
        </w:trPr>
        <w:tc>
          <w:tcPr>
            <w:tcW w:w="435" w:type="pct"/>
            <w:vMerge/>
            <w:shd w:val="clear" w:color="auto" w:fill="auto"/>
            <w:vAlign w:val="center"/>
            <w:hideMark/>
          </w:tcPr>
          <w:p w14:paraId="18A5ABA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26B6C12B" w14:textId="44F8FB1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5</w:t>
            </w:r>
          </w:p>
        </w:tc>
        <w:tc>
          <w:tcPr>
            <w:tcW w:w="382" w:type="pct"/>
            <w:vMerge/>
            <w:shd w:val="clear" w:color="auto" w:fill="auto"/>
            <w:vAlign w:val="center"/>
            <w:hideMark/>
          </w:tcPr>
          <w:p w14:paraId="4C1D5B7F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1" w:type="pct"/>
            <w:vMerge/>
            <w:shd w:val="clear" w:color="auto" w:fill="auto"/>
            <w:vAlign w:val="center"/>
            <w:hideMark/>
          </w:tcPr>
          <w:p w14:paraId="1D4BFEEA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581" w:type="pct"/>
            <w:vMerge/>
            <w:shd w:val="clear" w:color="auto" w:fill="auto"/>
            <w:vAlign w:val="center"/>
            <w:hideMark/>
          </w:tcPr>
          <w:p w14:paraId="077F2071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vMerge/>
            <w:shd w:val="clear" w:color="auto" w:fill="auto"/>
            <w:vAlign w:val="center"/>
            <w:hideMark/>
          </w:tcPr>
          <w:p w14:paraId="330C42D4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696" w:type="pct"/>
            <w:vMerge/>
            <w:shd w:val="clear" w:color="auto" w:fill="auto"/>
            <w:vAlign w:val="center"/>
            <w:hideMark/>
          </w:tcPr>
          <w:p w14:paraId="786C8632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vMerge/>
            <w:shd w:val="clear" w:color="auto" w:fill="auto"/>
            <w:vAlign w:val="center"/>
            <w:hideMark/>
          </w:tcPr>
          <w:p w14:paraId="76651B6E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696" w:type="pct"/>
            <w:vMerge/>
            <w:shd w:val="clear" w:color="auto" w:fill="auto"/>
            <w:vAlign w:val="center"/>
            <w:hideMark/>
          </w:tcPr>
          <w:p w14:paraId="1FDA4120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vMerge/>
            <w:shd w:val="clear" w:color="auto" w:fill="auto"/>
            <w:vAlign w:val="center"/>
            <w:hideMark/>
          </w:tcPr>
          <w:p w14:paraId="13012D5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FF0000"/>
                <w:lang w:eastAsia="zh-CN"/>
              </w:rPr>
            </w:pPr>
          </w:p>
        </w:tc>
      </w:tr>
      <w:tr w:rsidR="007346F6" w:rsidRPr="00D4619C" w14:paraId="04CED4B8" w14:textId="77777777" w:rsidTr="00D4619C">
        <w:trPr>
          <w:trHeight w:val="353"/>
        </w:trPr>
        <w:tc>
          <w:tcPr>
            <w:tcW w:w="435" w:type="pct"/>
            <w:vMerge w:val="restart"/>
            <w:shd w:val="clear" w:color="auto" w:fill="auto"/>
            <w:noWrap/>
            <w:vAlign w:val="center"/>
            <w:hideMark/>
          </w:tcPr>
          <w:p w14:paraId="201BF225" w14:textId="3AD2BF9A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ao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6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7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6B2526BE" w14:textId="01FB28D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3</w:t>
            </w:r>
          </w:p>
        </w:tc>
        <w:tc>
          <w:tcPr>
            <w:tcW w:w="382" w:type="pct"/>
            <w:vMerge w:val="restart"/>
            <w:shd w:val="clear" w:color="auto" w:fill="auto"/>
            <w:noWrap/>
            <w:vAlign w:val="center"/>
            <w:hideMark/>
          </w:tcPr>
          <w:p w14:paraId="0B4C34CC" w14:textId="5DD78EA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9/2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05922DA3" w14:textId="1466980C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5/22</w:t>
            </w: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53ED6A2E" w14:textId="3FB76DE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7.8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4.36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560F47BE" w14:textId="79DB6A7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2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87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2340267B" w14:textId="2AB2F16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9.76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.07</w:t>
            </w:r>
          </w:p>
        </w:tc>
        <w:tc>
          <w:tcPr>
            <w:tcW w:w="696" w:type="pct"/>
            <w:vMerge w:val="restart"/>
            <w:shd w:val="clear" w:color="auto" w:fill="auto"/>
            <w:noWrap/>
            <w:vAlign w:val="center"/>
            <w:hideMark/>
          </w:tcPr>
          <w:p w14:paraId="6F110A15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7BBCB9D1" w14:textId="384986F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7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86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1231803D" w14:textId="400D76B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3.0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.73</w:t>
            </w:r>
          </w:p>
        </w:tc>
        <w:tc>
          <w:tcPr>
            <w:tcW w:w="478" w:type="pct"/>
            <w:vMerge w:val="restart"/>
            <w:shd w:val="clear" w:color="auto" w:fill="auto"/>
            <w:noWrap/>
            <w:vAlign w:val="center"/>
            <w:hideMark/>
          </w:tcPr>
          <w:p w14:paraId="10115AA3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</w:tr>
      <w:tr w:rsidR="007346F6" w:rsidRPr="00D4619C" w14:paraId="6E47AD7F" w14:textId="77777777" w:rsidTr="00D4619C">
        <w:trPr>
          <w:trHeight w:val="353"/>
        </w:trPr>
        <w:tc>
          <w:tcPr>
            <w:tcW w:w="435" w:type="pct"/>
            <w:vMerge/>
            <w:shd w:val="clear" w:color="auto" w:fill="auto"/>
            <w:vAlign w:val="center"/>
            <w:hideMark/>
          </w:tcPr>
          <w:p w14:paraId="0DC33E7C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1640D1E6" w14:textId="13F6CC4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7</w:t>
            </w:r>
          </w:p>
        </w:tc>
        <w:tc>
          <w:tcPr>
            <w:tcW w:w="382" w:type="pct"/>
            <w:vMerge/>
            <w:shd w:val="clear" w:color="auto" w:fill="auto"/>
            <w:noWrap/>
            <w:vAlign w:val="center"/>
            <w:hideMark/>
          </w:tcPr>
          <w:p w14:paraId="4FC11688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3D8A3F2A" w14:textId="786BF9F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3.96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1.69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7BA60D57" w14:textId="77238FA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30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.87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2C5AAFB4" w14:textId="79CABD7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.2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.97</w:t>
            </w:r>
          </w:p>
        </w:tc>
        <w:tc>
          <w:tcPr>
            <w:tcW w:w="696" w:type="pct"/>
            <w:vMerge/>
            <w:shd w:val="clear" w:color="auto" w:fill="auto"/>
            <w:vAlign w:val="center"/>
            <w:hideMark/>
          </w:tcPr>
          <w:p w14:paraId="2E1351DA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3637DA48" w14:textId="661A0A9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34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74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17BDDDF1" w14:textId="7D2CBC8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1.9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4.93</w:t>
            </w:r>
          </w:p>
        </w:tc>
        <w:tc>
          <w:tcPr>
            <w:tcW w:w="478" w:type="pct"/>
            <w:vMerge/>
            <w:shd w:val="clear" w:color="auto" w:fill="auto"/>
            <w:vAlign w:val="center"/>
            <w:hideMark/>
          </w:tcPr>
          <w:p w14:paraId="69F81B99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</w:p>
        </w:tc>
      </w:tr>
      <w:tr w:rsidR="007346F6" w:rsidRPr="00D4619C" w14:paraId="13ED8AA7" w14:textId="77777777" w:rsidTr="00D4619C">
        <w:trPr>
          <w:trHeight w:val="1805"/>
        </w:trPr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4ED7D713" w14:textId="6FCA364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ong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7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6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4962CA25" w14:textId="6E60D65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9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6DF1C9E7" w14:textId="5462960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8</w:t>
            </w:r>
          </w:p>
        </w:tc>
        <w:tc>
          <w:tcPr>
            <w:tcW w:w="382" w:type="pct"/>
            <w:shd w:val="clear" w:color="auto" w:fill="auto"/>
            <w:noWrap/>
            <w:vAlign w:val="center"/>
            <w:hideMark/>
          </w:tcPr>
          <w:p w14:paraId="6FDB824D" w14:textId="18EAB5E1" w:rsidR="00101DFE" w:rsidRPr="00D4619C" w:rsidRDefault="00D4619C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>
              <w:rPr>
                <w:rFonts w:ascii="Book Antiqua" w:eastAsia="等线" w:hAnsi="Book Antiqua" w:cs="Arial" w:hint="eastAsia"/>
                <w:lang w:eastAsia="zh-CN"/>
              </w:rPr>
              <w:t>F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emale</w:t>
            </w:r>
            <w:r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322A6A7" w14:textId="43B9D4C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9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7360370C" w14:textId="7EC8C826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9</w:t>
            </w: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4D2CB428" w14:textId="4264646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9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2.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4708327B" w14:textId="35AF6FED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1.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2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20856B42" w14:textId="316FDA9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5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39707CE6" w14:textId="7AB92EA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9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.3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2B7446B1" w14:textId="21E5993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.7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.6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26C8C48D" w14:textId="0BFE09C1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.1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.2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7F291D4D" w14:textId="00339D6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ASAC</w:t>
            </w:r>
            <w:r w:rsidR="00255A73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7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9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7B4C46B9" w14:textId="47929E4F" w:rsidR="00101DFE" w:rsidRPr="00D4619C" w:rsidRDefault="00255A73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1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7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CC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1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2</w:t>
            </w:r>
          </w:p>
          <w:p w14:paraId="38423233" w14:textId="4DDC09E0" w:rsidR="00101DFE" w:rsidRPr="00D4619C" w:rsidRDefault="00255A73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38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6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5E8CA644" w14:textId="5D4EE82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2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.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4D37371" w14:textId="39F49D3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7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4F008FBD" w14:textId="7A0374C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2.1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2.9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63972FC2" w14:textId="2A643DD8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4.6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.2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3A10071C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</w:tr>
      <w:tr w:rsidR="007346F6" w:rsidRPr="00D4619C" w14:paraId="486EDA12" w14:textId="77777777" w:rsidTr="00D4619C">
        <w:trPr>
          <w:trHeight w:val="1248"/>
        </w:trPr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1AECD51A" w14:textId="3BD79AA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u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4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20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0AB81546" w14:textId="6580453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8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314D534" w14:textId="61D98EFF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6</w:t>
            </w:r>
          </w:p>
        </w:tc>
        <w:tc>
          <w:tcPr>
            <w:tcW w:w="382" w:type="pct"/>
            <w:shd w:val="clear" w:color="auto" w:fill="auto"/>
            <w:noWrap/>
            <w:vAlign w:val="center"/>
            <w:hideMark/>
          </w:tcPr>
          <w:p w14:paraId="6143FD43" w14:textId="61629BB5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3/25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0857D739" w14:textId="4F0CABC3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1/2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2CE85E0E" w14:textId="52BB5B6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2.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2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696D0956" w14:textId="0160267E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3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170C28AC" w14:textId="3B8C415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1(0.3~31.0)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48810EB3" w14:textId="235DF0BF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0(0.3~34.0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）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A1DB60E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00DE0670" w14:textId="7A9C078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CC</w:t>
            </w:r>
            <w:r w:rsidR="00255A73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8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6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60A9B7E0" w14:textId="0EB4B3CE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6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  <w:p w14:paraId="69FFE743" w14:textId="292099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1957E74F" w14:textId="71EB4BE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2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3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5C517FBD" w14:textId="559EC939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3.5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0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3D9E5EC9" w14:textId="0608FD6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1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6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7FA718C9" w14:textId="05614C9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</w:tr>
      <w:tr w:rsidR="007346F6" w:rsidRPr="00D4619C" w14:paraId="631871FB" w14:textId="77777777" w:rsidTr="00D4619C">
        <w:trPr>
          <w:trHeight w:val="1805"/>
        </w:trPr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5FB0B28A" w14:textId="52926F95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Huang</w:t>
            </w:r>
            <w:r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et</w:t>
            </w:r>
            <w:r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3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020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18BE3559" w14:textId="35730CD5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411494F" w14:textId="7E617FD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6</w:t>
            </w:r>
          </w:p>
          <w:p w14:paraId="36363B75" w14:textId="19C02138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382" w:type="pct"/>
            <w:shd w:val="clear" w:color="auto" w:fill="auto"/>
            <w:noWrap/>
            <w:vAlign w:val="center"/>
            <w:hideMark/>
          </w:tcPr>
          <w:p w14:paraId="5993D696" w14:textId="5B96E63D" w:rsidR="00101DFE" w:rsidRPr="00D4619C" w:rsidRDefault="00D4619C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>
              <w:rPr>
                <w:rFonts w:ascii="Book Antiqua" w:eastAsia="等线" w:hAnsi="Book Antiqua" w:cs="Arial" w:hint="eastAsia"/>
                <w:lang w:eastAsia="zh-CN"/>
              </w:rPr>
              <w:t>F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emale</w:t>
            </w:r>
            <w:r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179C2597" w14:textId="2270DD6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C5AD750" w14:textId="0D5BF9C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7</w:t>
            </w:r>
          </w:p>
          <w:p w14:paraId="24030084" w14:textId="7AC73303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22378360" w14:textId="4256712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7.7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.0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46B7AEED" w14:textId="7223137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0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1.1</w:t>
            </w:r>
          </w:p>
          <w:p w14:paraId="0FBE84A8" w14:textId="46FCF9D8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1AF3CA3F" w14:textId="68317F3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8.9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8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15A2829E" w14:textId="7A0859E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8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.5</w:t>
            </w:r>
          </w:p>
          <w:p w14:paraId="1679B5ED" w14:textId="7209A1C4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5645065C" w14:textId="2FCDC5B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9.4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.1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3111D948" w14:textId="684348A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.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.6</w:t>
            </w:r>
          </w:p>
          <w:p w14:paraId="14C95B2D" w14:textId="0426EAF4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36212F9B" w14:textId="4F6A379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ASAC</w:t>
            </w:r>
            <w:r w:rsidR="00255A73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58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3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5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7E123850" w14:textId="1BE44E2C" w:rsidR="00101DFE" w:rsidRPr="00D4619C" w:rsidRDefault="00255A73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CC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6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1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48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4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C074BAD" w14:textId="762DC59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9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5EEEF401" w14:textId="5F724EA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7.1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6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1013A122" w14:textId="2097AF53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5C1955DD" w14:textId="6DAF886A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9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.7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52FFE82F" w14:textId="1C5FA5E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1.8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4.3</w:t>
            </w:r>
          </w:p>
          <w:p w14:paraId="3E7B384E" w14:textId="02113D4D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82BCB0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</w:tr>
      <w:tr w:rsidR="007346F6" w:rsidRPr="00D4619C" w14:paraId="143DAF60" w14:textId="77777777" w:rsidTr="00D4619C">
        <w:trPr>
          <w:trHeight w:val="716"/>
        </w:trPr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3BD98AFE" w14:textId="142DDCA9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Nabi</w:t>
            </w:r>
            <w:r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et</w:t>
            </w:r>
            <w:r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2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020</w:t>
            </w:r>
          </w:p>
        </w:tc>
        <w:tc>
          <w:tcPr>
            <w:tcW w:w="305" w:type="pct"/>
            <w:shd w:val="clear" w:color="auto" w:fill="auto"/>
            <w:noWrap/>
            <w:vAlign w:val="center"/>
            <w:hideMark/>
          </w:tcPr>
          <w:p w14:paraId="23B5FFD4" w14:textId="6A1E895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7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18241B6B" w14:textId="2F5208E2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4</w:t>
            </w:r>
          </w:p>
        </w:tc>
        <w:tc>
          <w:tcPr>
            <w:tcW w:w="382" w:type="pct"/>
            <w:shd w:val="clear" w:color="auto" w:fill="auto"/>
            <w:noWrap/>
            <w:vAlign w:val="bottom"/>
            <w:hideMark/>
          </w:tcPr>
          <w:p w14:paraId="3C3CA293" w14:textId="3087E3D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4/13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  <w:p w14:paraId="7D35BEE9" w14:textId="4AF2B15A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8/16</w:t>
            </w:r>
          </w:p>
        </w:tc>
        <w:tc>
          <w:tcPr>
            <w:tcW w:w="471" w:type="pct"/>
            <w:shd w:val="clear" w:color="auto" w:fill="auto"/>
            <w:noWrap/>
            <w:vAlign w:val="center"/>
            <w:hideMark/>
          </w:tcPr>
          <w:p w14:paraId="11E9E4DD" w14:textId="683D688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1.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4.4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="00255A73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54FD9B45" w14:textId="7738D9D9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0.1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6.8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14:paraId="203A8D9F" w14:textId="16DFFBAE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</w:p>
          <w:p w14:paraId="0157C14A" w14:textId="27ED4C2C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1E9EF40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5304503D" w14:textId="5355D56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ASAC</w:t>
            </w:r>
            <w:r w:rsidR="00255A73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3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 xml:space="preserve">; </w:t>
            </w:r>
          </w:p>
          <w:p w14:paraId="67871321" w14:textId="5350E752" w:rsidR="00101DFE" w:rsidRPr="00D4619C" w:rsidRDefault="00255A73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II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4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lang w:eastAsia="zh-CN"/>
              </w:rPr>
              <w:t>22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43F5CEC7" w14:textId="1EE7DF5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75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32</w:t>
            </w:r>
            <w:r w:rsidR="00D4619C">
              <w:rPr>
                <w:rFonts w:ascii="Book Antiqua" w:eastAsia="等线" w:hAnsi="Book Antiqua" w:cs="Arial" w:hint="eastAsia"/>
                <w:lang w:eastAsia="zh-CN"/>
              </w:rPr>
              <w:t>;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  <w:p w14:paraId="480A7073" w14:textId="5EE28186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6.02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1.33</w:t>
            </w:r>
            <w:r w:rsidR="00184CAF" w:rsidRPr="00D4619C">
              <w:rPr>
                <w:rFonts w:ascii="Book Antiqua" w:eastAsia="等线" w:hAnsi="Book Antiqua" w:cs="Arial"/>
                <w:lang w:eastAsia="zh-CN"/>
              </w:rPr>
              <w:t xml:space="preserve"> </w:t>
            </w:r>
          </w:p>
        </w:tc>
        <w:tc>
          <w:tcPr>
            <w:tcW w:w="696" w:type="pct"/>
            <w:shd w:val="clear" w:color="auto" w:fill="auto"/>
            <w:noWrap/>
            <w:vAlign w:val="center"/>
            <w:hideMark/>
          </w:tcPr>
          <w:p w14:paraId="5388C28B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</w:t>
            </w:r>
          </w:p>
        </w:tc>
        <w:tc>
          <w:tcPr>
            <w:tcW w:w="478" w:type="pct"/>
            <w:shd w:val="clear" w:color="auto" w:fill="auto"/>
            <w:noWrap/>
            <w:vAlign w:val="center"/>
            <w:hideMark/>
          </w:tcPr>
          <w:p w14:paraId="409C355F" w14:textId="309AD4C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8.5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01</w:t>
            </w:r>
            <w:r w:rsidR="00D4619C">
              <w:rPr>
                <w:rFonts w:ascii="Book Antiqua" w:eastAsia="等线" w:hAnsi="Book Antiqua" w:cs="Arial" w:hint="eastAsia"/>
                <w:color w:val="000000"/>
                <w:lang w:eastAsia="zh-CN"/>
              </w:rPr>
              <w:t xml:space="preserve">; </w:t>
            </w:r>
          </w:p>
          <w:p w14:paraId="43B86669" w14:textId="5D216FE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6.4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.9</w:t>
            </w:r>
          </w:p>
        </w:tc>
      </w:tr>
    </w:tbl>
    <w:p w14:paraId="31759E51" w14:textId="19E307F6" w:rsidR="00BB662F" w:rsidRPr="00D4619C" w:rsidRDefault="00F74886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hAnsi="Book Antiqua" w:cs="Book Antiqua"/>
          <w:color w:val="000000"/>
          <w:lang w:eastAsia="zh-CN"/>
        </w:rPr>
        <w:t xml:space="preserve">Data are presented as mean ± </w:t>
      </w:r>
      <w:r>
        <w:rPr>
          <w:rFonts w:ascii="Book Antiqua" w:hAnsi="Book Antiqua" w:cs="Book Antiqua"/>
          <w:color w:val="000000"/>
          <w:lang w:eastAsia="zh-CN"/>
        </w:rPr>
        <w:t>standard deviation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or </w:t>
      </w:r>
      <w:r w:rsidRPr="000C66C7">
        <w:rPr>
          <w:rFonts w:ascii="Book Antiqua" w:hAnsi="Book Antiqua" w:cs="Book Antiqua"/>
          <w:i/>
          <w:iCs/>
          <w:color w:val="000000"/>
          <w:lang w:eastAsia="zh-CN"/>
        </w:rPr>
        <w:t>n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(%).</w:t>
      </w:r>
      <w:r>
        <w:rPr>
          <w:rFonts w:ascii="Book Antiqua" w:hAnsi="Book Antiqua" w:cs="Book Antiqua"/>
          <w:color w:val="000000"/>
          <w:lang w:eastAsia="zh-CN"/>
        </w:rPr>
        <w:t xml:space="preserve">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ASAC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American </w:t>
      </w:r>
      <w:r w:rsidR="00F03881">
        <w:rPr>
          <w:rFonts w:ascii="Book Antiqua" w:hAnsi="Book Antiqua" w:cs="Book Antiqua"/>
          <w:color w:val="000000"/>
          <w:lang w:eastAsia="zh-CN"/>
        </w:rPr>
        <w:t>S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ociety of </w:t>
      </w:r>
      <w:r w:rsidR="00F03881">
        <w:rPr>
          <w:rFonts w:ascii="Book Antiqua" w:hAnsi="Book Antiqua" w:cs="Book Antiqua"/>
          <w:color w:val="000000"/>
          <w:lang w:eastAsia="zh-CN"/>
        </w:rPr>
        <w:t>A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nesthesiologists classification; BMI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Body </w:t>
      </w:r>
      <w:r>
        <w:rPr>
          <w:rFonts w:ascii="Book Antiqua" w:hAnsi="Book Antiqua" w:cs="Book Antiqua"/>
          <w:color w:val="000000"/>
          <w:lang w:eastAsia="zh-CN"/>
        </w:rPr>
        <w:t>m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ass </w:t>
      </w:r>
      <w:r>
        <w:rPr>
          <w:rFonts w:ascii="Book Antiqua" w:hAnsi="Book Antiqua" w:cs="Book Antiqua"/>
          <w:color w:val="000000"/>
          <w:lang w:eastAsia="zh-CN"/>
        </w:rPr>
        <w:t>i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ndex; CC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Chicago classification; IRP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I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ntegrated relaxation pressure; LESP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L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ower esophagus sphincter pressure; L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L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ong myotomy; </w:t>
      </w:r>
      <w:r w:rsidR="00BB662F" w:rsidRPr="00D4619C">
        <w:rPr>
          <w:rFonts w:ascii="Book Antiqua" w:eastAsia="等线" w:hAnsi="Book Antiqua"/>
          <w:kern w:val="2"/>
          <w:lang w:eastAsia="zh-CN"/>
        </w:rPr>
        <w:t>NA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Not Applied; Pre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-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ECK scores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P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reoperative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-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 peroral endoscopic myotomy Eckardt scores; S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S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>hort myotomy</w:t>
      </w:r>
      <w:r>
        <w:rPr>
          <w:rFonts w:ascii="Book Antiqua" w:hAnsi="Book Antiqua" w:cs="Book Antiqua"/>
          <w:color w:val="000000"/>
          <w:lang w:eastAsia="zh-CN"/>
        </w:rPr>
        <w:t>.</w:t>
      </w:r>
      <w:r w:rsidR="00BB662F" w:rsidRPr="00D4619C">
        <w:rPr>
          <w:rFonts w:ascii="Book Antiqua" w:hAnsi="Book Antiqua" w:cs="Book Antiqua"/>
          <w:color w:val="000000"/>
          <w:lang w:eastAsia="zh-CN"/>
        </w:rPr>
        <w:t xml:space="preserve"> </w:t>
      </w:r>
    </w:p>
    <w:p w14:paraId="5181EE57" w14:textId="77777777" w:rsidR="00101DFE" w:rsidRPr="00D4619C" w:rsidRDefault="00101DFE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CD98F14" w14:textId="74A1A956" w:rsidR="00101DFE" w:rsidRPr="00D4619C" w:rsidRDefault="00101DFE" w:rsidP="00D4619C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D4619C">
        <w:rPr>
          <w:rFonts w:ascii="Book Antiqua" w:hAnsi="Book Antiqua"/>
          <w:lang w:eastAsia="zh-CN"/>
        </w:rPr>
        <w:br w:type="page"/>
      </w:r>
      <w:r w:rsidR="00D313B2" w:rsidRPr="00D4619C">
        <w:rPr>
          <w:rFonts w:ascii="Book Antiqua" w:hAnsi="Book Antiqua"/>
          <w:b/>
          <w:lang w:eastAsia="zh-CN"/>
        </w:rPr>
        <w:t>Table</w:t>
      </w:r>
      <w:r w:rsidR="00184CAF" w:rsidRPr="00D4619C">
        <w:rPr>
          <w:rFonts w:ascii="Book Antiqua" w:hAnsi="Book Antiqua"/>
          <w:b/>
          <w:lang w:eastAsia="zh-CN"/>
        </w:rPr>
        <w:t xml:space="preserve"> </w:t>
      </w:r>
      <w:r w:rsidR="00D313B2" w:rsidRPr="00D4619C">
        <w:rPr>
          <w:rFonts w:ascii="Book Antiqua" w:hAnsi="Book Antiqua"/>
          <w:b/>
          <w:lang w:eastAsia="zh-CN"/>
        </w:rPr>
        <w:t>2</w:t>
      </w:r>
      <w:r w:rsidR="00184CAF" w:rsidRPr="00D4619C">
        <w:rPr>
          <w:rFonts w:ascii="Book Antiqua" w:hAnsi="Book Antiqua"/>
          <w:b/>
          <w:lang w:eastAsia="zh-CN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The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detailed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stud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quality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evaluation</w:t>
      </w:r>
      <w:r w:rsidR="00184CAF" w:rsidRPr="00D4619C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13B2" w:rsidRPr="00D4619C">
        <w:rPr>
          <w:rFonts w:ascii="Book Antiqua" w:eastAsia="Book Antiqua" w:hAnsi="Book Antiqua" w:cs="Book Antiqua"/>
          <w:b/>
          <w:color w:val="000000"/>
        </w:rPr>
        <w:t>items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</w:tblPr>
      <w:tblGrid>
        <w:gridCol w:w="667"/>
        <w:gridCol w:w="519"/>
        <w:gridCol w:w="666"/>
        <w:gridCol w:w="814"/>
        <w:gridCol w:w="964"/>
        <w:gridCol w:w="519"/>
        <w:gridCol w:w="666"/>
        <w:gridCol w:w="593"/>
        <w:gridCol w:w="766"/>
        <w:gridCol w:w="766"/>
        <w:gridCol w:w="814"/>
        <w:gridCol w:w="1606"/>
      </w:tblGrid>
      <w:tr w:rsidR="007346F6" w:rsidRPr="00D4619C" w14:paraId="1E82F8FA" w14:textId="77777777" w:rsidTr="00D4619C">
        <w:trPr>
          <w:trHeight w:val="1408"/>
        </w:trPr>
        <w:tc>
          <w:tcPr>
            <w:tcW w:w="3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52E355" w14:textId="6CAE00A8" w:rsidR="00101DFE" w:rsidRPr="00D4619C" w:rsidRDefault="00D4619C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>
              <w:rPr>
                <w:rFonts w:ascii="Book Antiqua" w:eastAsia="等线" w:hAnsi="Book Antiqua" w:cs="Arial" w:hint="eastAsia"/>
                <w:b/>
                <w:color w:val="000000"/>
                <w:lang w:eastAsia="zh-CN"/>
              </w:rPr>
              <w:t>Ref.</w:t>
            </w:r>
          </w:p>
        </w:tc>
        <w:tc>
          <w:tcPr>
            <w:tcW w:w="27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81CDA" w14:textId="001C28D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Follow</w:t>
            </w:r>
            <w:r w:rsidR="001549F2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up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sample</w:t>
            </w:r>
          </w:p>
        </w:tc>
        <w:tc>
          <w:tcPr>
            <w:tcW w:w="3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7C365" w14:textId="73D9D29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Length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of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the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yotomy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cm</w:t>
            </w:r>
          </w:p>
        </w:tc>
        <w:tc>
          <w:tcPr>
            <w:tcW w:w="4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FB843" w14:textId="18E570C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Operative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time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in</w:t>
            </w:r>
          </w:p>
        </w:tc>
        <w:tc>
          <w:tcPr>
            <w:tcW w:w="51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C8926" w14:textId="720B0D0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yotomy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length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cm</w:t>
            </w:r>
          </w:p>
        </w:tc>
        <w:tc>
          <w:tcPr>
            <w:tcW w:w="27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67A75" w14:textId="4A05C71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Follow</w:t>
            </w:r>
            <w:r w:rsidR="001549F2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up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time,</w:t>
            </w:r>
            <w:r w:rsidR="001549F2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mo</w:t>
            </w:r>
          </w:p>
        </w:tc>
        <w:tc>
          <w:tcPr>
            <w:tcW w:w="3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049F10" w14:textId="48083B0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Clinical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success</w:t>
            </w:r>
          </w:p>
        </w:tc>
        <w:tc>
          <w:tcPr>
            <w:tcW w:w="3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70A5E" w14:textId="081A1E4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GERD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%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5A505" w14:textId="077E44B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LESP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mHg</w:t>
            </w:r>
          </w:p>
        </w:tc>
        <w:tc>
          <w:tcPr>
            <w:tcW w:w="40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887BB" w14:textId="6F1EFBB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HRM,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mmHg</w:t>
            </w:r>
          </w:p>
        </w:tc>
        <w:tc>
          <w:tcPr>
            <w:tcW w:w="4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C05BF" w14:textId="4BF4F66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bookmarkStart w:id="1" w:name="_Hlk75337984"/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Post</w:t>
            </w:r>
            <w:r w:rsidR="001549F2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ECK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score</w:t>
            </w:r>
            <w:bookmarkEnd w:id="1"/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s</w:t>
            </w:r>
          </w:p>
        </w:tc>
        <w:tc>
          <w:tcPr>
            <w:tcW w:w="85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5510C" w14:textId="53A8E90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b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Adverse</w:t>
            </w:r>
            <w:r w:rsidR="00184CAF"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b/>
                <w:color w:val="000000"/>
                <w:lang w:eastAsia="zh-CN"/>
              </w:rPr>
              <w:t>events</w:t>
            </w:r>
          </w:p>
        </w:tc>
      </w:tr>
      <w:tr w:rsidR="007346F6" w:rsidRPr="00D4619C" w14:paraId="3CC6FEE8" w14:textId="77777777" w:rsidTr="00D4619C">
        <w:trPr>
          <w:trHeight w:val="2118"/>
        </w:trPr>
        <w:tc>
          <w:tcPr>
            <w:tcW w:w="35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64A77" w14:textId="7B26BF1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Familiari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5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184CAF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6</w:t>
            </w:r>
          </w:p>
        </w:tc>
        <w:tc>
          <w:tcPr>
            <w:tcW w:w="27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FCCA2" w14:textId="11F2684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6</w:t>
            </w:r>
          </w:p>
        </w:tc>
        <w:tc>
          <w:tcPr>
            <w:tcW w:w="35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8B5F7" w14:textId="0D21E81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</w:t>
            </w:r>
          </w:p>
        </w:tc>
        <w:tc>
          <w:tcPr>
            <w:tcW w:w="43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F1280" w14:textId="35B5329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9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7.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51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6BA86" w14:textId="1FD3EB5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4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1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8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T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2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4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TO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9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1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0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9</w:t>
            </w:r>
          </w:p>
        </w:tc>
        <w:tc>
          <w:tcPr>
            <w:tcW w:w="27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CE920D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</w:t>
            </w:r>
          </w:p>
        </w:tc>
        <w:tc>
          <w:tcPr>
            <w:tcW w:w="35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450A9" w14:textId="2D2F292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0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0%</w:t>
            </w:r>
          </w:p>
        </w:tc>
        <w:tc>
          <w:tcPr>
            <w:tcW w:w="31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854B7" w14:textId="0363D7D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2.9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5%</w:t>
            </w:r>
          </w:p>
        </w:tc>
        <w:tc>
          <w:tcPr>
            <w:tcW w:w="40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163A6" w14:textId="285BA03B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.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5</w:t>
            </w:r>
          </w:p>
        </w:tc>
        <w:tc>
          <w:tcPr>
            <w:tcW w:w="40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829C8" w14:textId="4880114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9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0</w:t>
            </w:r>
          </w:p>
        </w:tc>
        <w:tc>
          <w:tcPr>
            <w:tcW w:w="43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70831" w14:textId="5D63B23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8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8</w:t>
            </w:r>
          </w:p>
        </w:tc>
        <w:tc>
          <w:tcPr>
            <w:tcW w:w="85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216F1" w14:textId="5B93595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o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</w:tr>
      <w:tr w:rsidR="007346F6" w:rsidRPr="00D4619C" w14:paraId="3B295E8F" w14:textId="77777777" w:rsidTr="00D4619C">
        <w:trPr>
          <w:trHeight w:val="1411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392DDE94" w14:textId="1C8D603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ao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6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7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0A0DF04F" w14:textId="1DFCED15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7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5675C3B3" w14:textId="6438C03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＞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≤7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2EC2F3D8" w14:textId="0BE4997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3.1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6.5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0.6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.02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081178B8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150D6C1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,6,12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29DBDE4D" w14:textId="5F738EC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6.2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3.6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6297D55F" w14:textId="6B333250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3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2.8%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6ACB4E64" w14:textId="6AF54E8E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5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0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7.4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69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148B52D5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47BB4917" w14:textId="527355E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1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0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42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55DDDB0D" w14:textId="35A44CF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B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,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P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1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0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2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78</w:t>
            </w:r>
          </w:p>
        </w:tc>
      </w:tr>
      <w:tr w:rsidR="007346F6" w:rsidRPr="00D4619C" w14:paraId="223F8529" w14:textId="77777777" w:rsidTr="00D4619C">
        <w:trPr>
          <w:trHeight w:val="2113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3D1D6FD0" w14:textId="58FE10A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ong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7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16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09210D87" w14:textId="0B3653F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9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8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1DBDED94" w14:textId="381BF0C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＞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≤7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0A092525" w14:textId="2C14F2A3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8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3.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4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44021F1C" w14:textId="461ECC2A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6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T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1+0.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TO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0704B44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　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30D41EB3" w14:textId="484FE21D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1.5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2.1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2A44F4B3" w14:textId="5E303B5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8.6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5.8%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7D7EA7D0" w14:textId="5C071ABA" w:rsidR="00101DFE" w:rsidRPr="00D4619C" w:rsidRDefault="00184CAF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9.3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5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7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3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7EF8CF7E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05578131" w14:textId="6D760689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7903CF95" w14:textId="6426ECA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B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P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</w:p>
        </w:tc>
      </w:tr>
      <w:tr w:rsidR="007346F6" w:rsidRPr="00D4619C" w14:paraId="7D7F56B5" w14:textId="77777777" w:rsidTr="00D4619C">
        <w:trPr>
          <w:trHeight w:val="843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79E43D73" w14:textId="6886F40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Gu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color w:val="000000"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4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020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71C0650" w14:textId="65E2D808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8</w:t>
            </w:r>
            <w:r w:rsidR="00EE69D6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46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008D98EF" w14:textId="2A4B2F43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1549F2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</w:t>
            </w:r>
            <w:r w:rsidR="001549F2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-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0E10FA88" w14:textId="50FE6F4B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5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6.2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1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5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78E61FB6" w14:textId="045FD6EA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1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6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1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F5B79F6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,3,6,12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58E5DC69" w14:textId="69E90215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93.8%</w:t>
            </w:r>
            <w:r w:rsidR="00EE69D6">
              <w:rPr>
                <w:rFonts w:ascii="Book Antiqua" w:eastAsia="等线" w:hAnsi="Book Antiqua" w:cs="Arial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95.7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595B9267" w14:textId="003FD3B6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2.9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5.2%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5C1EB767" w14:textId="275463F1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2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9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4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31B6A64A" w14:textId="4BAEC69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.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6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0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36D0C629" w14:textId="6497BF7F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4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51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2A46E9AD" w14:textId="48D869CF" w:rsidR="00101DFE" w:rsidRPr="00D4619C" w:rsidRDefault="00184CAF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6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0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101DFE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</w:tr>
      <w:tr w:rsidR="007346F6" w:rsidRPr="00D4619C" w14:paraId="2C364BA5" w14:textId="77777777" w:rsidTr="00D4619C">
        <w:trPr>
          <w:trHeight w:val="855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192E4BD4" w14:textId="3A359F0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Huang</w:t>
            </w:r>
            <w:r w:rsidR="00184CAF"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3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20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7AD7F990" w14:textId="64AD1525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4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6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475D4FB3" w14:textId="4A93704C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1549F2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&gt;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≤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37094C97" w14:textId="041C7E9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2.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5.2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6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8.5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37B86ECC" w14:textId="771765E8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T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TO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1.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.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397F539A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8.7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5BC835AB" w14:textId="330E186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1.9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4.4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1AA4C7D3" w14:textId="0C18FCDE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4.9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3%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19DF29F2" w14:textId="45F911DF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.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5.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2158F87D" w14:textId="7777777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　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0B108864" w14:textId="550ED33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3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1BEB4803" w14:textId="5259592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B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P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.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9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.9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</w:t>
            </w:r>
          </w:p>
        </w:tc>
      </w:tr>
      <w:tr w:rsidR="007346F6" w:rsidRPr="00D4619C" w14:paraId="20406F88" w14:textId="77777777" w:rsidTr="00D4619C">
        <w:trPr>
          <w:trHeight w:val="1882"/>
        </w:trPr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3A00C764" w14:textId="62D5C1D6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lang w:eastAsia="zh-CN"/>
              </w:rPr>
              <w:t>Nabi</w:t>
            </w:r>
            <w:r w:rsidR="00184CAF"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et</w:t>
            </w:r>
            <w:r w:rsidR="00184CAF" w:rsidRPr="00D4619C">
              <w:rPr>
                <w:rFonts w:ascii="Book Antiqua" w:eastAsia="等线" w:hAnsi="Book Antiqua" w:cs="Arial"/>
                <w:i/>
                <w:lang w:eastAsia="zh-CN"/>
              </w:rPr>
              <w:t xml:space="preserve"> </w:t>
            </w:r>
            <w:r w:rsidR="00D313B2" w:rsidRPr="00D4619C">
              <w:rPr>
                <w:rFonts w:ascii="Book Antiqua" w:eastAsia="等线" w:hAnsi="Book Antiqua" w:cs="Arial"/>
                <w:i/>
                <w:lang w:eastAsia="zh-CN"/>
              </w:rPr>
              <w:t>al</w:t>
            </w:r>
            <w:r w:rsidR="00023AF6" w:rsidRPr="00D4619C">
              <w:rPr>
                <w:rFonts w:ascii="Book Antiqua" w:eastAsia="Book Antiqua" w:hAnsi="Book Antiqua" w:cs="Book Antiqua"/>
                <w:noProof/>
                <w:color w:val="000000"/>
                <w:vertAlign w:val="superscript"/>
              </w:rPr>
              <w:t>[12]</w:t>
            </w:r>
            <w:r w:rsidR="00984CA0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>,</w:t>
            </w:r>
            <w:r w:rsidR="00255A73" w:rsidRPr="00D4619C">
              <w:rPr>
                <w:rFonts w:ascii="Book Antiqua" w:eastAsia="Book Antiqua" w:hAnsi="Book Antiqua" w:cs="Book Antiqua"/>
                <w:noProof/>
                <w:color w:val="000000"/>
                <w:vertAlign w:val="subscript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lang w:eastAsia="zh-CN"/>
              </w:rPr>
              <w:t>2020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2D80D487" w14:textId="400A2F4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7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4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5D4EFBE4" w14:textId="37CA46D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="001549F2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≥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6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≤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4EC0064C" w14:textId="776A1E52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2.4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7.28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4.0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3.78</w:t>
            </w:r>
          </w:p>
        </w:tc>
        <w:tc>
          <w:tcPr>
            <w:tcW w:w="515" w:type="pct"/>
            <w:shd w:val="clear" w:color="auto" w:fill="auto"/>
            <w:noWrap/>
            <w:vAlign w:val="center"/>
            <w:hideMark/>
          </w:tcPr>
          <w:p w14:paraId="22C7A2F0" w14:textId="7F1E7040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E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97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4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76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41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T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8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3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7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3</w:t>
            </w:r>
          </w:p>
        </w:tc>
        <w:tc>
          <w:tcPr>
            <w:tcW w:w="277" w:type="pct"/>
            <w:shd w:val="clear" w:color="auto" w:fill="auto"/>
            <w:noWrap/>
            <w:vAlign w:val="center"/>
            <w:hideMark/>
          </w:tcPr>
          <w:p w14:paraId="5FC29811" w14:textId="77777777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2</w:t>
            </w:r>
          </w:p>
        </w:tc>
        <w:tc>
          <w:tcPr>
            <w:tcW w:w="356" w:type="pct"/>
            <w:shd w:val="clear" w:color="auto" w:fill="auto"/>
            <w:noWrap/>
            <w:vAlign w:val="center"/>
            <w:hideMark/>
          </w:tcPr>
          <w:p w14:paraId="7F935A07" w14:textId="23D1A4A2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6.97%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93.55%</w:t>
            </w:r>
          </w:p>
        </w:tc>
        <w:tc>
          <w:tcPr>
            <w:tcW w:w="317" w:type="pct"/>
            <w:shd w:val="clear" w:color="auto" w:fill="auto"/>
            <w:noWrap/>
            <w:vAlign w:val="center"/>
            <w:hideMark/>
          </w:tcPr>
          <w:p w14:paraId="52F1C770" w14:textId="7F7A4AC4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56.67%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4.4%</w:t>
            </w:r>
            <w:r w:rsidR="00255A73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207CE822" w14:textId="77777777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NA</w:t>
            </w:r>
          </w:p>
        </w:tc>
        <w:tc>
          <w:tcPr>
            <w:tcW w:w="409" w:type="pct"/>
            <w:shd w:val="clear" w:color="auto" w:fill="auto"/>
            <w:noWrap/>
            <w:vAlign w:val="center"/>
            <w:hideMark/>
          </w:tcPr>
          <w:p w14:paraId="6A32EEBD" w14:textId="320BC54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7.44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4.30</w:t>
            </w:r>
            <w:r w:rsidR="002D2627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8.60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.30</w:t>
            </w:r>
          </w:p>
        </w:tc>
        <w:tc>
          <w:tcPr>
            <w:tcW w:w="435" w:type="pct"/>
            <w:shd w:val="clear" w:color="auto" w:fill="auto"/>
            <w:noWrap/>
            <w:vAlign w:val="center"/>
            <w:hideMark/>
          </w:tcPr>
          <w:p w14:paraId="2909D838" w14:textId="0856889C" w:rsidR="00101DFE" w:rsidRPr="00D4619C" w:rsidRDefault="00101DFE" w:rsidP="00D4619C">
            <w:pPr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818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83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35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929</w:t>
            </w:r>
          </w:p>
        </w:tc>
        <w:tc>
          <w:tcPr>
            <w:tcW w:w="858" w:type="pct"/>
            <w:shd w:val="clear" w:color="auto" w:fill="auto"/>
            <w:noWrap/>
            <w:vAlign w:val="center"/>
            <w:hideMark/>
          </w:tcPr>
          <w:p w14:paraId="5E348789" w14:textId="793B06CA" w:rsidR="00101DFE" w:rsidRPr="00D4619C" w:rsidRDefault="00101DFE" w:rsidP="00D4619C">
            <w:pPr>
              <w:widowControl w:val="0"/>
              <w:spacing w:line="360" w:lineRule="auto"/>
              <w:jc w:val="both"/>
              <w:rPr>
                <w:rFonts w:ascii="Book Antiqua" w:eastAsia="等线" w:hAnsi="Book Antiqua" w:cs="Arial"/>
                <w:color w:val="000000"/>
                <w:lang w:eastAsia="zh-CN"/>
              </w:rPr>
            </w:pP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MB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7;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12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HS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L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81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70</w:t>
            </w:r>
            <w:r w:rsidR="00EE69D6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SM</w:t>
            </w:r>
            <w:r w:rsid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: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2.82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="00C51F16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±</w:t>
            </w:r>
            <w:r w:rsidR="00184CAF"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 xml:space="preserve"> </w:t>
            </w:r>
            <w:r w:rsidRPr="00D4619C">
              <w:rPr>
                <w:rFonts w:ascii="Book Antiqua" w:eastAsia="等线" w:hAnsi="Book Antiqua" w:cs="Arial"/>
                <w:color w:val="000000"/>
                <w:lang w:eastAsia="zh-CN"/>
              </w:rPr>
              <w:t>0.67</w:t>
            </w:r>
          </w:p>
        </w:tc>
      </w:tr>
    </w:tbl>
    <w:p w14:paraId="7C63D0A4" w14:textId="65171524" w:rsidR="00BF496A" w:rsidRDefault="00F74886" w:rsidP="00D4619C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D4619C">
        <w:rPr>
          <w:rFonts w:ascii="Book Antiqua" w:hAnsi="Book Antiqua" w:cs="Book Antiqua"/>
          <w:color w:val="000000"/>
          <w:lang w:eastAsia="zh-CN"/>
        </w:rPr>
        <w:t xml:space="preserve">Data are presented as mean ± </w:t>
      </w:r>
      <w:r>
        <w:rPr>
          <w:rFonts w:ascii="Book Antiqua" w:hAnsi="Book Antiqua" w:cs="Book Antiqua"/>
          <w:color w:val="000000"/>
          <w:lang w:eastAsia="zh-CN"/>
        </w:rPr>
        <w:t>standard deviation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or </w:t>
      </w:r>
      <w:r w:rsidRPr="000C66C7">
        <w:rPr>
          <w:rFonts w:ascii="Book Antiqua" w:hAnsi="Book Antiqua" w:cs="Book Antiqua"/>
          <w:i/>
          <w:iCs/>
          <w:color w:val="000000"/>
          <w:lang w:eastAsia="zh-CN"/>
        </w:rPr>
        <w:t>n</w:t>
      </w:r>
      <w:r w:rsidRPr="00D4619C">
        <w:rPr>
          <w:rFonts w:ascii="Book Antiqua" w:hAnsi="Book Antiqua" w:cs="Book Antiqua"/>
          <w:color w:val="000000"/>
          <w:lang w:eastAsia="zh-CN"/>
        </w:rPr>
        <w:t xml:space="preserve"> (%).</w:t>
      </w:r>
      <w:r>
        <w:rPr>
          <w:rFonts w:ascii="Book Antiqua" w:hAnsi="Book Antiqua" w:cs="Book Antiqua"/>
          <w:color w:val="000000"/>
          <w:lang w:eastAsia="zh-CN"/>
        </w:rPr>
        <w:t xml:space="preserve">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Eck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Eckardt score; ES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Esophageal; HS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Hospitalization, mean days; MB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Major bleeding; MP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Mucosal perforation; Post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-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ECK scores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P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ostoperative</w:t>
      </w:r>
      <w:r w:rsidR="001549F2" w:rsidRPr="00D4619C">
        <w:rPr>
          <w:rFonts w:ascii="Book Antiqua" w:hAnsi="Book Antiqua" w:cs="Book Antiqua"/>
          <w:color w:val="000000"/>
          <w:lang w:eastAsia="zh-CN"/>
        </w:rPr>
        <w:t>-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 peroral endoscopic myotomy Eckardt scores; POE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P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eroral endoscopic myotomy; GERD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G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astroesophageal reflux disease; L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L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ong myotomy; </w:t>
      </w:r>
      <w:r w:rsidR="00A9031C" w:rsidRPr="00D4619C">
        <w:rPr>
          <w:rFonts w:ascii="Book Antiqua" w:eastAsia="等线" w:hAnsi="Book Antiqua"/>
          <w:kern w:val="2"/>
          <w:lang w:eastAsia="zh-CN"/>
        </w:rPr>
        <w:t>NA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Not Applied; SM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>
        <w:rPr>
          <w:rFonts w:ascii="Book Antiqua" w:hAnsi="Book Antiqua" w:cs="Book Antiqua"/>
          <w:color w:val="000000"/>
          <w:lang w:eastAsia="zh-CN"/>
        </w:rPr>
        <w:t>S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hort myotomy</w:t>
      </w:r>
      <w:r>
        <w:rPr>
          <w:rFonts w:ascii="Book Antiqua" w:hAnsi="Book Antiqua" w:cs="Book Antiqua"/>
          <w:color w:val="000000"/>
          <w:lang w:eastAsia="zh-CN"/>
        </w:rPr>
        <w:t>;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 ST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Stomach; TO</w:t>
      </w:r>
      <w:r w:rsidR="00D4619C">
        <w:rPr>
          <w:rFonts w:ascii="Book Antiqua" w:hAnsi="Book Antiqua" w:cs="Book Antiqua"/>
          <w:color w:val="000000"/>
          <w:lang w:eastAsia="zh-CN"/>
        </w:rPr>
        <w:t xml:space="preserve">: 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>Total</w:t>
      </w:r>
      <w:r>
        <w:rPr>
          <w:rFonts w:ascii="Book Antiqua" w:hAnsi="Book Antiqua" w:cs="Book Antiqua"/>
          <w:color w:val="000000"/>
          <w:lang w:eastAsia="zh-CN"/>
        </w:rPr>
        <w:t>.</w:t>
      </w:r>
      <w:r w:rsidR="00A9031C" w:rsidRPr="00D4619C">
        <w:rPr>
          <w:rFonts w:ascii="Book Antiqua" w:hAnsi="Book Antiqua" w:cs="Book Antiqua"/>
          <w:color w:val="000000"/>
          <w:lang w:eastAsia="zh-CN"/>
        </w:rPr>
        <w:t xml:space="preserve"> </w:t>
      </w:r>
    </w:p>
    <w:p w14:paraId="4192F280" w14:textId="77777777" w:rsidR="00BF496A" w:rsidRDefault="00BF496A">
      <w:pPr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hAnsi="Book Antiqua" w:cs="Book Antiqua"/>
          <w:color w:val="000000"/>
          <w:lang w:eastAsia="zh-CN"/>
        </w:rPr>
        <w:br w:type="page"/>
      </w:r>
    </w:p>
    <w:p w14:paraId="3C1C31B9" w14:textId="77777777" w:rsidR="00BF496A" w:rsidRDefault="00BF496A" w:rsidP="00BF496A">
      <w:pPr>
        <w:jc w:val="center"/>
        <w:rPr>
          <w:rFonts w:ascii="Book Antiqua" w:hAnsi="Book Antiqua"/>
        </w:rPr>
      </w:pPr>
      <w:bookmarkStart w:id="2" w:name="_Hlk85997773"/>
      <w:bookmarkStart w:id="3" w:name="_Hlk93326163"/>
    </w:p>
    <w:p w14:paraId="20AC5914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0EE22A10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15745A78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2BBF58FB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66C54F2D" w14:textId="77777777" w:rsidR="00BF496A" w:rsidRDefault="00BF496A" w:rsidP="00BF496A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641E5210" wp14:editId="7A3F2BD1">
            <wp:extent cx="2499360" cy="1440180"/>
            <wp:effectExtent l="0" t="0" r="0" b="7620"/>
            <wp:docPr id="1" name="图片 1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7B61D1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2A645B0E" w14:textId="77777777" w:rsidR="00BF496A" w:rsidRDefault="00BF496A" w:rsidP="00BF496A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6705F08A" w14:textId="77777777" w:rsidR="00BF496A" w:rsidRDefault="00BF496A" w:rsidP="00BF496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69E9D0C5" w14:textId="77777777" w:rsidR="00BF496A" w:rsidRDefault="00BF496A" w:rsidP="00BF496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49FB1252" w14:textId="77777777" w:rsidR="00BF496A" w:rsidRDefault="00BF496A" w:rsidP="00BF496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3FFABE30" w14:textId="77777777" w:rsidR="00BF496A" w:rsidRDefault="00BF496A" w:rsidP="00BF496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115F0E95" w14:textId="77777777" w:rsidR="00BF496A" w:rsidRDefault="00BF496A" w:rsidP="00BF496A">
      <w:pPr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06BF2720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6E4CA48E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0D51C2B1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14A6B162" w14:textId="77777777" w:rsidR="00BF496A" w:rsidRDefault="00BF496A" w:rsidP="00BF496A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6480E25E" wp14:editId="3F790A4A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EFAF1A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5B1D629E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115D3000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3F07395B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13302B3B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39F741BD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5DA1B830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2024030C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2095B5A2" w14:textId="77777777" w:rsidR="00BF496A" w:rsidRDefault="00BF496A" w:rsidP="00BF496A">
      <w:pPr>
        <w:jc w:val="center"/>
        <w:rPr>
          <w:rFonts w:ascii="Book Antiqua" w:hAnsi="Book Antiqua"/>
        </w:rPr>
      </w:pPr>
    </w:p>
    <w:p w14:paraId="2A65CC43" w14:textId="77777777" w:rsidR="00BF496A" w:rsidRDefault="00BF496A" w:rsidP="00BF496A">
      <w:pPr>
        <w:jc w:val="right"/>
        <w:rPr>
          <w:rFonts w:ascii="Book Antiqua" w:hAnsi="Book Antiqua"/>
          <w:color w:val="000000" w:themeColor="text1"/>
        </w:rPr>
      </w:pPr>
    </w:p>
    <w:p w14:paraId="1E59F9F6" w14:textId="77777777" w:rsidR="00BF496A" w:rsidRDefault="00BF496A" w:rsidP="00BF496A">
      <w:pPr>
        <w:jc w:val="center"/>
        <w:rPr>
          <w:rFonts w:ascii="Book Antiqua" w:hAnsi="Book Antiqua"/>
          <w:color w:val="000000" w:themeColor="text1"/>
        </w:rPr>
      </w:pPr>
      <w:bookmarkStart w:id="4" w:name="_Hlk86002093"/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2 Baishideng Publishing Group Inc. All rights reserved.</w:t>
      </w:r>
      <w:r>
        <w:rPr>
          <w:rFonts w:ascii="Book Antiqua" w:hAnsi="Book Antiqua"/>
          <w:color w:val="000000" w:themeColor="text1"/>
        </w:rPr>
        <w:fldChar w:fldCharType="begin"/>
      </w:r>
      <w:r>
        <w:rPr>
          <w:rFonts w:ascii="Book Antiqua" w:hAnsi="Book Antiqua"/>
          <w:color w:val="000000" w:themeColor="text1"/>
        </w:rPr>
        <w:instrText xml:space="preserve"> ADDIN EN.REFLIST </w:instrText>
      </w:r>
      <w:r>
        <w:rPr>
          <w:rFonts w:ascii="Book Antiqua" w:hAnsi="Book Antiqua"/>
          <w:color w:val="000000" w:themeColor="text1"/>
        </w:rPr>
        <w:fldChar w:fldCharType="end"/>
      </w:r>
      <w:bookmarkEnd w:id="2"/>
      <w:bookmarkEnd w:id="4"/>
    </w:p>
    <w:bookmarkEnd w:id="3"/>
    <w:p w14:paraId="502636F4" w14:textId="77777777" w:rsidR="001F7596" w:rsidRPr="00BF496A" w:rsidRDefault="001F7596" w:rsidP="00D4619C">
      <w:pPr>
        <w:spacing w:line="360" w:lineRule="auto"/>
        <w:jc w:val="both"/>
        <w:rPr>
          <w:rFonts w:ascii="Book Antiqua" w:hAnsi="Book Antiqua"/>
          <w:lang w:eastAsia="zh-CN"/>
        </w:rPr>
      </w:pPr>
    </w:p>
    <w:sectPr w:rsidR="001F7596" w:rsidRPr="00BF496A" w:rsidSect="00BF496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B5785D" w14:textId="77777777" w:rsidR="00EA3D1A" w:rsidRDefault="00EA3D1A" w:rsidP="007346F6">
      <w:r>
        <w:separator/>
      </w:r>
    </w:p>
  </w:endnote>
  <w:endnote w:type="continuationSeparator" w:id="0">
    <w:p w14:paraId="0B4ABA00" w14:textId="77777777" w:rsidR="00EA3D1A" w:rsidRDefault="00EA3D1A" w:rsidP="007346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MT">
    <w:altName w:val="宋体"/>
    <w:charset w:val="86"/>
    <w:family w:val="auto"/>
    <w:pitch w:val="default"/>
    <w:sig w:usb0="00000000" w:usb1="00000000" w:usb2="00000010" w:usb3="00000000" w:csb0="00060002" w:csb1="00000000"/>
  </w:font>
  <w:font w:name="Garamond-Bold">
    <w:altName w:val="等线"/>
    <w:charset w:val="00"/>
    <w:family w:val="auto"/>
    <w:pitch w:val="default"/>
    <w:sig w:usb0="00000000" w:usb1="0000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charset w:val="86"/>
    <w:family w:val="auto"/>
    <w:pitch w:val="default"/>
    <w:sig w:usb0="00000000" w:usb1="0000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490C19" w14:textId="4DA6B57A" w:rsidR="003F7C6A" w:rsidRPr="007346F6" w:rsidRDefault="003F7C6A" w:rsidP="007346F6">
    <w:pPr>
      <w:pStyle w:val="a5"/>
      <w:jc w:val="right"/>
      <w:rPr>
        <w:rFonts w:ascii="Book Antiqua" w:hAnsi="Book Antiqua"/>
        <w:sz w:val="24"/>
        <w:szCs w:val="24"/>
      </w:rPr>
    </w:pPr>
    <w:r w:rsidRPr="007346F6">
      <w:rPr>
        <w:rFonts w:ascii="Book Antiqua" w:hAnsi="Book Antiqua"/>
        <w:sz w:val="24"/>
        <w:szCs w:val="24"/>
      </w:rPr>
      <w:fldChar w:fldCharType="begin"/>
    </w:r>
    <w:r w:rsidRPr="007346F6">
      <w:rPr>
        <w:rFonts w:ascii="Book Antiqua" w:hAnsi="Book Antiqua"/>
        <w:sz w:val="24"/>
        <w:szCs w:val="24"/>
      </w:rPr>
      <w:instrText xml:space="preserve"> PAGE  \* Arabic  \* MERGEFORMAT </w:instrText>
    </w:r>
    <w:r w:rsidRPr="007346F6">
      <w:rPr>
        <w:rFonts w:ascii="Book Antiqua" w:hAnsi="Book Antiqua"/>
        <w:sz w:val="24"/>
        <w:szCs w:val="24"/>
      </w:rPr>
      <w:fldChar w:fldCharType="separate"/>
    </w:r>
    <w:r w:rsidR="00F14799">
      <w:rPr>
        <w:rFonts w:ascii="Book Antiqua" w:hAnsi="Book Antiqua"/>
        <w:noProof/>
        <w:sz w:val="24"/>
        <w:szCs w:val="24"/>
      </w:rPr>
      <w:t>34</w:t>
    </w:r>
    <w:r w:rsidRPr="007346F6">
      <w:rPr>
        <w:rFonts w:ascii="Book Antiqua" w:hAnsi="Book Antiqua"/>
        <w:sz w:val="24"/>
        <w:szCs w:val="24"/>
      </w:rPr>
      <w:fldChar w:fldCharType="end"/>
    </w:r>
    <w:r>
      <w:rPr>
        <w:rFonts w:ascii="Book Antiqua" w:hAnsi="Book Antiqua"/>
        <w:sz w:val="24"/>
        <w:szCs w:val="24"/>
      </w:rPr>
      <w:t xml:space="preserve"> </w:t>
    </w:r>
    <w:r w:rsidRPr="007346F6">
      <w:rPr>
        <w:rFonts w:ascii="Book Antiqua" w:hAnsi="Book Antiqua"/>
        <w:sz w:val="24"/>
        <w:szCs w:val="24"/>
      </w:rPr>
      <w:t>/</w:t>
    </w:r>
    <w:r>
      <w:rPr>
        <w:rFonts w:ascii="Book Antiqua" w:hAnsi="Book Antiqua"/>
        <w:sz w:val="24"/>
        <w:szCs w:val="24"/>
      </w:rPr>
      <w:t xml:space="preserve"> </w:t>
    </w:r>
    <w:r w:rsidRPr="007346F6">
      <w:rPr>
        <w:rFonts w:ascii="Book Antiqua" w:hAnsi="Book Antiqua"/>
        <w:sz w:val="24"/>
        <w:szCs w:val="24"/>
      </w:rPr>
      <w:fldChar w:fldCharType="begin"/>
    </w:r>
    <w:r w:rsidRPr="007346F6">
      <w:rPr>
        <w:rFonts w:ascii="Book Antiqua" w:hAnsi="Book Antiqua"/>
        <w:sz w:val="24"/>
        <w:szCs w:val="24"/>
      </w:rPr>
      <w:instrText xml:space="preserve"> NUMPAGES   \* MERGEFORMAT </w:instrText>
    </w:r>
    <w:r w:rsidRPr="007346F6">
      <w:rPr>
        <w:rFonts w:ascii="Book Antiqua" w:hAnsi="Book Antiqua"/>
        <w:sz w:val="24"/>
        <w:szCs w:val="24"/>
      </w:rPr>
      <w:fldChar w:fldCharType="separate"/>
    </w:r>
    <w:r w:rsidR="00F14799">
      <w:rPr>
        <w:rFonts w:ascii="Book Antiqua" w:hAnsi="Book Antiqua"/>
        <w:noProof/>
        <w:sz w:val="24"/>
        <w:szCs w:val="24"/>
      </w:rPr>
      <w:t>34</w:t>
    </w:r>
    <w:r w:rsidRPr="007346F6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E019C9" w14:textId="77777777" w:rsidR="00EA3D1A" w:rsidRDefault="00EA3D1A" w:rsidP="007346F6">
      <w:r>
        <w:separator/>
      </w:r>
    </w:p>
  </w:footnote>
  <w:footnote w:type="continuationSeparator" w:id="0">
    <w:p w14:paraId="2AA6B23E" w14:textId="77777777" w:rsidR="00EA3D1A" w:rsidRDefault="00EA3D1A" w:rsidP="007346F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复制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dvtdf01fevd1eaaw0xssd75w9vz5est5zx&quot;&gt;我的EndNote库&lt;record-ids&gt;&lt;item&gt;417&lt;/item&gt;&lt;item&gt;418&lt;/item&gt;&lt;item&gt;419&lt;/item&gt;&lt;item&gt;420&lt;/item&gt;&lt;item&gt;421&lt;/item&gt;&lt;item&gt;422&lt;/item&gt;&lt;item&gt;423&lt;/item&gt;&lt;item&gt;424&lt;/item&gt;&lt;item&gt;425&lt;/item&gt;&lt;item&gt;426&lt;/item&gt;&lt;item&gt;434&lt;/item&gt;&lt;item&gt;435&lt;/item&gt;&lt;item&gt;436&lt;/item&gt;&lt;item&gt;437&lt;/item&gt;&lt;item&gt;438&lt;/item&gt;&lt;item&gt;439&lt;/item&gt;&lt;item&gt;440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/record-ids&gt;&lt;/item&gt;&lt;/Libraries&gt;"/>
  </w:docVars>
  <w:rsids>
    <w:rsidRoot w:val="00A77B3E"/>
    <w:rsid w:val="0000594B"/>
    <w:rsid w:val="00011453"/>
    <w:rsid w:val="0001572A"/>
    <w:rsid w:val="00023AF6"/>
    <w:rsid w:val="00040ECA"/>
    <w:rsid w:val="000470DD"/>
    <w:rsid w:val="00052C37"/>
    <w:rsid w:val="0005386C"/>
    <w:rsid w:val="00080E21"/>
    <w:rsid w:val="00082E42"/>
    <w:rsid w:val="000859C2"/>
    <w:rsid w:val="000911C2"/>
    <w:rsid w:val="000A5C80"/>
    <w:rsid w:val="000B448B"/>
    <w:rsid w:val="000B6E6C"/>
    <w:rsid w:val="000C23C2"/>
    <w:rsid w:val="000C66C7"/>
    <w:rsid w:val="000F6D20"/>
    <w:rsid w:val="0010097E"/>
    <w:rsid w:val="00101DFE"/>
    <w:rsid w:val="00124D71"/>
    <w:rsid w:val="001334B9"/>
    <w:rsid w:val="0014374F"/>
    <w:rsid w:val="001549F2"/>
    <w:rsid w:val="0016368B"/>
    <w:rsid w:val="00174501"/>
    <w:rsid w:val="00177388"/>
    <w:rsid w:val="00181094"/>
    <w:rsid w:val="00184CAF"/>
    <w:rsid w:val="00187818"/>
    <w:rsid w:val="001D2E48"/>
    <w:rsid w:val="001F7596"/>
    <w:rsid w:val="00206046"/>
    <w:rsid w:val="00213F79"/>
    <w:rsid w:val="002230B1"/>
    <w:rsid w:val="00242328"/>
    <w:rsid w:val="00255A73"/>
    <w:rsid w:val="0026309A"/>
    <w:rsid w:val="002658AF"/>
    <w:rsid w:val="00265AF3"/>
    <w:rsid w:val="002978EE"/>
    <w:rsid w:val="002A50F6"/>
    <w:rsid w:val="002C0C4B"/>
    <w:rsid w:val="002C1210"/>
    <w:rsid w:val="002D2627"/>
    <w:rsid w:val="003070E7"/>
    <w:rsid w:val="0031114F"/>
    <w:rsid w:val="00317F19"/>
    <w:rsid w:val="0036659E"/>
    <w:rsid w:val="00380E73"/>
    <w:rsid w:val="003A4BEA"/>
    <w:rsid w:val="003A64C1"/>
    <w:rsid w:val="003B1C22"/>
    <w:rsid w:val="003B69F6"/>
    <w:rsid w:val="003B74C1"/>
    <w:rsid w:val="003E4254"/>
    <w:rsid w:val="003E6A08"/>
    <w:rsid w:val="003E7FA4"/>
    <w:rsid w:val="003F7C6A"/>
    <w:rsid w:val="0042379F"/>
    <w:rsid w:val="0043418A"/>
    <w:rsid w:val="00472C57"/>
    <w:rsid w:val="00483ECE"/>
    <w:rsid w:val="0049202E"/>
    <w:rsid w:val="004A35BE"/>
    <w:rsid w:val="004D6743"/>
    <w:rsid w:val="004F0D91"/>
    <w:rsid w:val="00501E44"/>
    <w:rsid w:val="00515349"/>
    <w:rsid w:val="0054711E"/>
    <w:rsid w:val="005550AF"/>
    <w:rsid w:val="00593B0F"/>
    <w:rsid w:val="005A0F08"/>
    <w:rsid w:val="005D5AFD"/>
    <w:rsid w:val="005F2373"/>
    <w:rsid w:val="005F66B4"/>
    <w:rsid w:val="005F73A4"/>
    <w:rsid w:val="00604FFC"/>
    <w:rsid w:val="0061157A"/>
    <w:rsid w:val="006168F9"/>
    <w:rsid w:val="006211C2"/>
    <w:rsid w:val="0063380D"/>
    <w:rsid w:val="0064702F"/>
    <w:rsid w:val="00664185"/>
    <w:rsid w:val="00665A04"/>
    <w:rsid w:val="006740F6"/>
    <w:rsid w:val="00676349"/>
    <w:rsid w:val="0068666E"/>
    <w:rsid w:val="0069094F"/>
    <w:rsid w:val="006977C3"/>
    <w:rsid w:val="006A107E"/>
    <w:rsid w:val="006A40EB"/>
    <w:rsid w:val="006C1090"/>
    <w:rsid w:val="006C52C0"/>
    <w:rsid w:val="006D2DDC"/>
    <w:rsid w:val="006D514F"/>
    <w:rsid w:val="006D6005"/>
    <w:rsid w:val="006E369E"/>
    <w:rsid w:val="006E42CB"/>
    <w:rsid w:val="0072134A"/>
    <w:rsid w:val="007346F6"/>
    <w:rsid w:val="007379D1"/>
    <w:rsid w:val="0074018E"/>
    <w:rsid w:val="00757588"/>
    <w:rsid w:val="00770D9B"/>
    <w:rsid w:val="00770EC7"/>
    <w:rsid w:val="00781D03"/>
    <w:rsid w:val="00782C64"/>
    <w:rsid w:val="00784BC5"/>
    <w:rsid w:val="007C3834"/>
    <w:rsid w:val="007C39A3"/>
    <w:rsid w:val="00804E0C"/>
    <w:rsid w:val="008072A8"/>
    <w:rsid w:val="00846D61"/>
    <w:rsid w:val="00851C15"/>
    <w:rsid w:val="00854CD7"/>
    <w:rsid w:val="008874F6"/>
    <w:rsid w:val="00894E43"/>
    <w:rsid w:val="008A4C95"/>
    <w:rsid w:val="008B73B4"/>
    <w:rsid w:val="008C747B"/>
    <w:rsid w:val="008D2BA5"/>
    <w:rsid w:val="008E46BF"/>
    <w:rsid w:val="008E5709"/>
    <w:rsid w:val="008F52BA"/>
    <w:rsid w:val="009714E0"/>
    <w:rsid w:val="00975E9B"/>
    <w:rsid w:val="00984CA0"/>
    <w:rsid w:val="009927F4"/>
    <w:rsid w:val="00994ADD"/>
    <w:rsid w:val="00997F71"/>
    <w:rsid w:val="009A5512"/>
    <w:rsid w:val="009D0D96"/>
    <w:rsid w:val="009D6EF4"/>
    <w:rsid w:val="009F02B1"/>
    <w:rsid w:val="009F6816"/>
    <w:rsid w:val="00A10C48"/>
    <w:rsid w:val="00A52F03"/>
    <w:rsid w:val="00A63838"/>
    <w:rsid w:val="00A649EF"/>
    <w:rsid w:val="00A77B3E"/>
    <w:rsid w:val="00A87FCA"/>
    <w:rsid w:val="00A9031C"/>
    <w:rsid w:val="00AA0C9E"/>
    <w:rsid w:val="00AA7EC7"/>
    <w:rsid w:val="00AD20AC"/>
    <w:rsid w:val="00AE4F86"/>
    <w:rsid w:val="00AE51B1"/>
    <w:rsid w:val="00AF77B9"/>
    <w:rsid w:val="00B34506"/>
    <w:rsid w:val="00B35103"/>
    <w:rsid w:val="00B3694A"/>
    <w:rsid w:val="00B3774F"/>
    <w:rsid w:val="00B45604"/>
    <w:rsid w:val="00B46AEE"/>
    <w:rsid w:val="00B55700"/>
    <w:rsid w:val="00B6638F"/>
    <w:rsid w:val="00B701AC"/>
    <w:rsid w:val="00B83FF7"/>
    <w:rsid w:val="00B84345"/>
    <w:rsid w:val="00BB662F"/>
    <w:rsid w:val="00BC40D1"/>
    <w:rsid w:val="00BC6BC2"/>
    <w:rsid w:val="00BD37F9"/>
    <w:rsid w:val="00BD7924"/>
    <w:rsid w:val="00BE620D"/>
    <w:rsid w:val="00BF496A"/>
    <w:rsid w:val="00C02308"/>
    <w:rsid w:val="00C26835"/>
    <w:rsid w:val="00C3166E"/>
    <w:rsid w:val="00C51F16"/>
    <w:rsid w:val="00C55A75"/>
    <w:rsid w:val="00C65FF5"/>
    <w:rsid w:val="00C85A68"/>
    <w:rsid w:val="00CA2A55"/>
    <w:rsid w:val="00CC0D07"/>
    <w:rsid w:val="00CC3F8D"/>
    <w:rsid w:val="00CE038D"/>
    <w:rsid w:val="00CE093E"/>
    <w:rsid w:val="00CE6E8C"/>
    <w:rsid w:val="00CF13F7"/>
    <w:rsid w:val="00CF33C7"/>
    <w:rsid w:val="00CF6AC6"/>
    <w:rsid w:val="00D01B93"/>
    <w:rsid w:val="00D105D6"/>
    <w:rsid w:val="00D14926"/>
    <w:rsid w:val="00D15B1D"/>
    <w:rsid w:val="00D26C24"/>
    <w:rsid w:val="00D313B2"/>
    <w:rsid w:val="00D4619C"/>
    <w:rsid w:val="00D702EB"/>
    <w:rsid w:val="00D7354D"/>
    <w:rsid w:val="00D74A66"/>
    <w:rsid w:val="00D76823"/>
    <w:rsid w:val="00D85062"/>
    <w:rsid w:val="00DA1CE3"/>
    <w:rsid w:val="00DA27C0"/>
    <w:rsid w:val="00DC273A"/>
    <w:rsid w:val="00DD5BFE"/>
    <w:rsid w:val="00DF32B1"/>
    <w:rsid w:val="00DF670B"/>
    <w:rsid w:val="00E02A23"/>
    <w:rsid w:val="00E11569"/>
    <w:rsid w:val="00E213EE"/>
    <w:rsid w:val="00E254CF"/>
    <w:rsid w:val="00E30201"/>
    <w:rsid w:val="00E510A6"/>
    <w:rsid w:val="00E5148B"/>
    <w:rsid w:val="00E57B97"/>
    <w:rsid w:val="00E626E2"/>
    <w:rsid w:val="00E72A44"/>
    <w:rsid w:val="00E811E8"/>
    <w:rsid w:val="00EA3D1A"/>
    <w:rsid w:val="00EB5521"/>
    <w:rsid w:val="00EC5246"/>
    <w:rsid w:val="00EC6E1E"/>
    <w:rsid w:val="00ED78ED"/>
    <w:rsid w:val="00ED7EE2"/>
    <w:rsid w:val="00EE69D6"/>
    <w:rsid w:val="00EF2802"/>
    <w:rsid w:val="00F0092D"/>
    <w:rsid w:val="00F02BFC"/>
    <w:rsid w:val="00F03881"/>
    <w:rsid w:val="00F04EC0"/>
    <w:rsid w:val="00F051FB"/>
    <w:rsid w:val="00F13EE1"/>
    <w:rsid w:val="00F14799"/>
    <w:rsid w:val="00F74886"/>
    <w:rsid w:val="00FA0F8A"/>
    <w:rsid w:val="00FB2B38"/>
    <w:rsid w:val="00FE13AA"/>
    <w:rsid w:val="00FF5A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F9271F2"/>
  <w15:docId w15:val="{DCAD870E-574E-4599-94E0-E2027268B1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rsid w:val="007346F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7346F6"/>
    <w:rPr>
      <w:sz w:val="18"/>
      <w:szCs w:val="18"/>
    </w:rPr>
  </w:style>
  <w:style w:type="paragraph" w:styleId="a5">
    <w:name w:val="footer"/>
    <w:basedOn w:val="a"/>
    <w:link w:val="a6"/>
    <w:rsid w:val="007346F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rsid w:val="007346F6"/>
    <w:rPr>
      <w:sz w:val="18"/>
      <w:szCs w:val="18"/>
    </w:rPr>
  </w:style>
  <w:style w:type="character" w:styleId="a7">
    <w:name w:val="annotation reference"/>
    <w:basedOn w:val="a0"/>
    <w:rsid w:val="00D313B2"/>
    <w:rPr>
      <w:sz w:val="21"/>
      <w:szCs w:val="21"/>
    </w:rPr>
  </w:style>
  <w:style w:type="paragraph" w:styleId="a8">
    <w:name w:val="annotation text"/>
    <w:basedOn w:val="a"/>
    <w:link w:val="a9"/>
    <w:rsid w:val="00D313B2"/>
  </w:style>
  <w:style w:type="character" w:customStyle="1" w:styleId="a9">
    <w:name w:val="批注文字 字符"/>
    <w:basedOn w:val="a0"/>
    <w:link w:val="a8"/>
    <w:rsid w:val="00D313B2"/>
    <w:rPr>
      <w:sz w:val="24"/>
      <w:szCs w:val="24"/>
    </w:rPr>
  </w:style>
  <w:style w:type="paragraph" w:styleId="aa">
    <w:name w:val="annotation subject"/>
    <w:basedOn w:val="a8"/>
    <w:next w:val="a8"/>
    <w:link w:val="ab"/>
    <w:rsid w:val="00D313B2"/>
    <w:rPr>
      <w:b/>
      <w:bCs/>
    </w:rPr>
  </w:style>
  <w:style w:type="character" w:customStyle="1" w:styleId="ab">
    <w:name w:val="批注主题 字符"/>
    <w:basedOn w:val="a9"/>
    <w:link w:val="aa"/>
    <w:rsid w:val="00D313B2"/>
    <w:rPr>
      <w:b/>
      <w:bCs/>
      <w:sz w:val="24"/>
      <w:szCs w:val="24"/>
    </w:rPr>
  </w:style>
  <w:style w:type="paragraph" w:styleId="ac">
    <w:name w:val="Balloon Text"/>
    <w:basedOn w:val="a"/>
    <w:link w:val="ad"/>
    <w:rsid w:val="00D313B2"/>
    <w:rPr>
      <w:sz w:val="18"/>
      <w:szCs w:val="18"/>
    </w:rPr>
  </w:style>
  <w:style w:type="character" w:customStyle="1" w:styleId="ad">
    <w:name w:val="批注框文本 字符"/>
    <w:basedOn w:val="a0"/>
    <w:link w:val="ac"/>
    <w:rsid w:val="00D313B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CF33C7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F33C7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CF33C7"/>
    <w:pPr>
      <w:jc w:val="both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CF33C7"/>
    <w:rPr>
      <w:noProof/>
      <w:sz w:val="24"/>
      <w:szCs w:val="24"/>
    </w:rPr>
  </w:style>
  <w:style w:type="character" w:styleId="ae">
    <w:name w:val="Hyperlink"/>
    <w:basedOn w:val="a0"/>
    <w:unhideWhenUsed/>
    <w:rsid w:val="0000594B"/>
    <w:rPr>
      <w:color w:val="0000FF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00594B"/>
    <w:rPr>
      <w:color w:val="605E5C"/>
      <w:shd w:val="clear" w:color="auto" w:fill="E1DFDD"/>
    </w:rPr>
  </w:style>
  <w:style w:type="paragraph" w:styleId="af">
    <w:name w:val="Revision"/>
    <w:hidden/>
    <w:uiPriority w:val="99"/>
    <w:semiHidden/>
    <w:rsid w:val="00B55700"/>
    <w:rPr>
      <w:sz w:val="24"/>
      <w:szCs w:val="24"/>
    </w:rPr>
  </w:style>
  <w:style w:type="paragraph" w:styleId="af0">
    <w:name w:val="List Paragraph"/>
    <w:basedOn w:val="a"/>
    <w:uiPriority w:val="34"/>
    <w:qFormat/>
    <w:rsid w:val="00C51F16"/>
    <w:pPr>
      <w:spacing w:after="200" w:line="276" w:lineRule="auto"/>
      <w:ind w:firstLineChars="200" w:firstLine="420"/>
    </w:pPr>
    <w:rPr>
      <w:rFonts w:ascii="Calibri" w:eastAsia="宋体" w:hAnsi="Calibri"/>
      <w:sz w:val="22"/>
      <w:szCs w:val="2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310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09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495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raining.cochrane.org/handbook" TargetMode="Externa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8828DEC-0921-4C38-84A8-EED0705157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</TotalTime>
  <Pages>26</Pages>
  <Words>8675</Words>
  <Characters>49451</Characters>
  <Application>Microsoft Office Word</Application>
  <DocSecurity>0</DocSecurity>
  <Lines>412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Wu ruirui</cp:lastModifiedBy>
  <cp:revision>28</cp:revision>
  <dcterms:created xsi:type="dcterms:W3CDTF">2022-02-16T02:41:00Z</dcterms:created>
  <dcterms:modified xsi:type="dcterms:W3CDTF">2022-03-25T14:10:00Z</dcterms:modified>
</cp:coreProperties>
</file>